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AA57B1" w:rsidRPr="00C8356E" w:rsidRDefault="00AA57B1" w:rsidP="003D713B">
                            <w:pPr>
                              <w:jc w:val="right"/>
                              <w:rPr>
                                <w:i/>
                                <w:sz w:val="16"/>
                              </w:rPr>
                            </w:pPr>
                            <w:r>
                              <w:rPr>
                                <w:i/>
                                <w:sz w:val="16"/>
                              </w:rPr>
                              <w:t>2018/19</w:t>
                            </w:r>
                          </w:p>
                          <w:p w:rsidR="00AA57B1" w:rsidRDefault="00AA57B1" w:rsidP="003D713B"/>
                          <w:p w:rsidR="00AA57B1" w:rsidRPr="003D1359" w:rsidRDefault="00AA57B1" w:rsidP="003D713B">
                            <w:pPr>
                              <w:rPr>
                                <w:color w:val="C00000"/>
                              </w:rPr>
                            </w:pPr>
                            <w:r>
                              <w:rPr>
                                <w:b/>
                              </w:rPr>
                              <w:t xml:space="preserve">Student Name: </w:t>
                            </w:r>
                            <w:r>
                              <w:rPr>
                                <w:b/>
                                <w:color w:val="C00000"/>
                              </w:rPr>
                              <w:t>Zhengli.Yu</w:t>
                            </w:r>
                          </w:p>
                          <w:p w:rsidR="00AA57B1" w:rsidRDefault="00AA57B1" w:rsidP="003D713B">
                            <w:r w:rsidRPr="005D2E41">
                              <w:rPr>
                                <w:b/>
                              </w:rPr>
                              <w:t>Student ID:</w:t>
                            </w:r>
                            <w:r w:rsidRPr="005D2E41">
                              <w:rPr>
                                <w:b/>
                              </w:rPr>
                              <w:tab/>
                            </w:r>
                            <w:r>
                              <w:rPr>
                                <w:color w:val="C00000"/>
                              </w:rPr>
                              <w:t>201155869</w:t>
                            </w:r>
                          </w:p>
                          <w:p w:rsidR="00AA57B1" w:rsidRDefault="00AA57B1" w:rsidP="003D713B">
                            <w:r w:rsidRPr="005D2E41">
                              <w:rPr>
                                <w:b/>
                              </w:rPr>
                              <w:t>Project Title:</w:t>
                            </w:r>
                            <w:r w:rsidRPr="005D2E41">
                              <w:rPr>
                                <w:b/>
                              </w:rPr>
                              <w:tab/>
                            </w:r>
                            <w:r>
                              <w:rPr>
                                <w:b/>
                              </w:rPr>
                              <w:t xml:space="preserve"> </w:t>
                            </w:r>
                            <w:r w:rsidRPr="00F95624">
                              <w:t>C</w:t>
                            </w:r>
                            <w:r>
                              <w:t xml:space="preserve">OMP390. </w:t>
                            </w:r>
                          </w:p>
                          <w:p w:rsidR="00AA57B1" w:rsidRPr="00320374" w:rsidRDefault="00AA57B1" w:rsidP="003D713B">
                            <w:pPr>
                              <w:ind w:left="1440"/>
                              <w:rPr>
                                <w:b/>
                                <w:noProof/>
                                <w:color w:val="C00000"/>
                              </w:rPr>
                            </w:pPr>
                            <w:r>
                              <w:rPr>
                                <w:b/>
                                <w:color w:val="C00000"/>
                              </w:rPr>
                              <w:t>Pac-Man</w:t>
                            </w:r>
                          </w:p>
                          <w:p w:rsidR="00AA57B1" w:rsidRDefault="00AA57B1" w:rsidP="003D713B">
                            <w:pPr>
                              <w:ind w:left="1440"/>
                              <w:rPr>
                                <w:noProof/>
                                <w:color w:val="C00000"/>
                              </w:rPr>
                            </w:pPr>
                          </w:p>
                          <w:p w:rsidR="00AA57B1" w:rsidRPr="003D1359" w:rsidRDefault="00AA57B1"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AA57B1" w:rsidRPr="00C8356E" w:rsidRDefault="00AA57B1" w:rsidP="003D713B">
                      <w:pPr>
                        <w:jc w:val="right"/>
                        <w:rPr>
                          <w:i/>
                          <w:sz w:val="16"/>
                        </w:rPr>
                      </w:pPr>
                      <w:r>
                        <w:rPr>
                          <w:i/>
                          <w:sz w:val="16"/>
                        </w:rPr>
                        <w:t>2018/19</w:t>
                      </w:r>
                    </w:p>
                    <w:p w:rsidR="00AA57B1" w:rsidRDefault="00AA57B1" w:rsidP="003D713B"/>
                    <w:p w:rsidR="00AA57B1" w:rsidRPr="003D1359" w:rsidRDefault="00AA57B1" w:rsidP="003D713B">
                      <w:pPr>
                        <w:rPr>
                          <w:color w:val="C00000"/>
                        </w:rPr>
                      </w:pPr>
                      <w:r>
                        <w:rPr>
                          <w:b/>
                        </w:rPr>
                        <w:t xml:space="preserve">Student Name: </w:t>
                      </w:r>
                      <w:r>
                        <w:rPr>
                          <w:b/>
                          <w:color w:val="C00000"/>
                        </w:rPr>
                        <w:t>Zhengli.Yu</w:t>
                      </w:r>
                    </w:p>
                    <w:p w:rsidR="00AA57B1" w:rsidRDefault="00AA57B1" w:rsidP="003D713B">
                      <w:r w:rsidRPr="005D2E41">
                        <w:rPr>
                          <w:b/>
                        </w:rPr>
                        <w:t>Student ID:</w:t>
                      </w:r>
                      <w:r w:rsidRPr="005D2E41">
                        <w:rPr>
                          <w:b/>
                        </w:rPr>
                        <w:tab/>
                      </w:r>
                      <w:r>
                        <w:rPr>
                          <w:color w:val="C00000"/>
                        </w:rPr>
                        <w:t>201155869</w:t>
                      </w:r>
                    </w:p>
                    <w:p w:rsidR="00AA57B1" w:rsidRDefault="00AA57B1" w:rsidP="003D713B">
                      <w:r w:rsidRPr="005D2E41">
                        <w:rPr>
                          <w:b/>
                        </w:rPr>
                        <w:t>Project Title:</w:t>
                      </w:r>
                      <w:r w:rsidRPr="005D2E41">
                        <w:rPr>
                          <w:b/>
                        </w:rPr>
                        <w:tab/>
                      </w:r>
                      <w:r>
                        <w:rPr>
                          <w:b/>
                        </w:rPr>
                        <w:t xml:space="preserve"> </w:t>
                      </w:r>
                      <w:r w:rsidRPr="00F95624">
                        <w:t>C</w:t>
                      </w:r>
                      <w:r>
                        <w:t xml:space="preserve">OMP390. </w:t>
                      </w:r>
                    </w:p>
                    <w:p w:rsidR="00AA57B1" w:rsidRPr="00320374" w:rsidRDefault="00AA57B1" w:rsidP="003D713B">
                      <w:pPr>
                        <w:ind w:left="1440"/>
                        <w:rPr>
                          <w:b/>
                          <w:noProof/>
                          <w:color w:val="C00000"/>
                        </w:rPr>
                      </w:pPr>
                      <w:r>
                        <w:rPr>
                          <w:b/>
                          <w:color w:val="C00000"/>
                        </w:rPr>
                        <w:t>Pac-Man</w:t>
                      </w:r>
                    </w:p>
                    <w:p w:rsidR="00AA57B1" w:rsidRDefault="00AA57B1" w:rsidP="003D713B">
                      <w:pPr>
                        <w:ind w:left="1440"/>
                        <w:rPr>
                          <w:noProof/>
                          <w:color w:val="C00000"/>
                        </w:rPr>
                      </w:pPr>
                    </w:p>
                    <w:p w:rsidR="00AA57B1" w:rsidRPr="003D1359" w:rsidRDefault="00AA57B1"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017973" w:rsidRDefault="00727B65" w:rsidP="0072195A">
      <w:pPr>
        <w:pStyle w:val="a3"/>
        <w:spacing w:line="276" w:lineRule="auto"/>
        <w:rPr>
          <w:rFonts w:eastAsiaTheme="minorEastAsia"/>
          <w:color w:val="000000" w:themeColor="text1"/>
          <w:lang w:val="en-GB"/>
        </w:rPr>
      </w:pPr>
      <w:r w:rsidRPr="00017973">
        <w:rPr>
          <w:rFonts w:eastAsiaTheme="minorEastAsia" w:hint="eastAsia"/>
          <w:color w:val="000000" w:themeColor="text1"/>
          <w:lang w:val="en-GB"/>
        </w:rPr>
        <w:t>T</w:t>
      </w:r>
      <w:r w:rsidRPr="00017973">
        <w:rPr>
          <w:rFonts w:eastAsiaTheme="minorEastAsia"/>
          <w:color w:val="000000" w:themeColor="text1"/>
          <w:lang w:val="en-GB"/>
        </w:rPr>
        <w:t>h</w:t>
      </w:r>
      <w:r w:rsidR="00037ADF" w:rsidRPr="00017973">
        <w:rPr>
          <w:rFonts w:eastAsiaTheme="minorEastAsia"/>
          <w:color w:val="000000" w:themeColor="text1"/>
          <w:lang w:val="en-GB"/>
        </w:rPr>
        <w:t>e main objective of this</w:t>
      </w:r>
      <w:r w:rsidRPr="00017973">
        <w:rPr>
          <w:rFonts w:eastAsiaTheme="minorEastAsia"/>
          <w:color w:val="000000" w:themeColor="text1"/>
          <w:lang w:val="en-GB"/>
        </w:rPr>
        <w:t xml:space="preserve"> report </w:t>
      </w:r>
      <w:r w:rsidR="00037ADF" w:rsidRPr="00017973">
        <w:rPr>
          <w:rFonts w:eastAsiaTheme="minorEastAsia"/>
          <w:color w:val="000000" w:themeColor="text1"/>
          <w:lang w:val="en-GB"/>
        </w:rPr>
        <w:t>is to</w:t>
      </w:r>
      <w:r w:rsidRPr="00017973">
        <w:rPr>
          <w:rFonts w:eastAsiaTheme="minorEastAsia"/>
          <w:color w:val="000000" w:themeColor="text1"/>
          <w:lang w:val="en-GB"/>
        </w:rPr>
        <w:t xml:space="preserve"> </w:t>
      </w:r>
      <w:r w:rsidR="00AD0CF0" w:rsidRPr="00017973">
        <w:rPr>
          <w:rFonts w:eastAsiaTheme="minorEastAsia"/>
          <w:color w:val="000000" w:themeColor="text1"/>
          <w:lang w:val="en-GB"/>
        </w:rPr>
        <w:t xml:space="preserve">provide </w:t>
      </w:r>
      <w:r w:rsidR="00182F80" w:rsidRPr="00017973">
        <w:rPr>
          <w:rFonts w:eastAsiaTheme="minorEastAsia"/>
          <w:color w:val="000000" w:themeColor="text1"/>
          <w:lang w:val="en-GB"/>
        </w:rPr>
        <w:t xml:space="preserve">a complete record of the </w:t>
      </w:r>
      <w:r w:rsidR="00821E4F" w:rsidRPr="00017973">
        <w:rPr>
          <w:rFonts w:eastAsiaTheme="minorEastAsia"/>
          <w:i/>
          <w:color w:val="000000" w:themeColor="text1"/>
          <w:lang w:val="en-GB"/>
        </w:rPr>
        <w:t>COMP-390 Pac-Man</w:t>
      </w:r>
      <w:r w:rsidR="00821E4F" w:rsidRPr="00017973">
        <w:rPr>
          <w:rFonts w:eastAsiaTheme="minorEastAsia"/>
          <w:color w:val="000000" w:themeColor="text1"/>
          <w:lang w:val="en-GB"/>
        </w:rPr>
        <w:t xml:space="preserve"> project. </w:t>
      </w:r>
      <w:r w:rsidR="00037ADF" w:rsidRPr="00017973">
        <w:rPr>
          <w:rFonts w:eastAsiaTheme="minorEastAsia"/>
          <w:color w:val="000000" w:themeColor="text1"/>
          <w:lang w:val="en-GB"/>
        </w:rPr>
        <w:t>Thi</w:t>
      </w:r>
      <w:r w:rsidR="008A65D0" w:rsidRPr="00017973">
        <w:rPr>
          <w:rFonts w:eastAsiaTheme="minorEastAsia"/>
          <w:color w:val="000000" w:themeColor="text1"/>
          <w:lang w:val="en-GB"/>
        </w:rPr>
        <w:t>s report will be divided into 8</w:t>
      </w:r>
      <w:r w:rsidR="00037ADF" w:rsidRPr="00017973">
        <w:rPr>
          <w:rFonts w:eastAsiaTheme="minorEastAsia"/>
          <w:color w:val="000000" w:themeColor="text1"/>
          <w:lang w:val="en-GB"/>
        </w:rPr>
        <w:t xml:space="preserve"> sections</w:t>
      </w:r>
      <w:r w:rsidR="008A65D0" w:rsidRPr="00017973">
        <w:rPr>
          <w:rFonts w:eastAsiaTheme="minorEastAsia"/>
          <w:color w:val="000000" w:themeColor="text1"/>
          <w:lang w:val="en-GB"/>
        </w:rPr>
        <w:t xml:space="preserve"> and covers all aspects during the implement </w:t>
      </w:r>
      <w:r w:rsidR="00F248ED" w:rsidRPr="00017973">
        <w:rPr>
          <w:rFonts w:eastAsiaTheme="minorEastAsia"/>
          <w:color w:val="000000" w:themeColor="text1"/>
          <w:lang w:val="en-GB"/>
        </w:rPr>
        <w:t>of the project. Bibliography and necessary appendices will als</w:t>
      </w:r>
      <w:r w:rsidR="0062424E" w:rsidRPr="00017973">
        <w:rPr>
          <w:rFonts w:eastAsiaTheme="minorEastAsia"/>
          <w:color w:val="000000" w:themeColor="text1"/>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E45A83"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E45A83" w:rsidP="00FC3D95">
      <w:pPr>
        <w:pStyle w:val="a3"/>
        <w:keepNext/>
        <w:spacing w:line="276" w:lineRule="auto"/>
        <w:jc w:val="center"/>
      </w:pPr>
      <w:r>
        <w:rPr>
          <w:rFonts w:eastAsiaTheme="minorEastAsia"/>
          <w:lang w:val="en-GB"/>
        </w:rPr>
        <w:lastRenderedPageBreak/>
        <w:pict>
          <v:shape id="_x0000_i1027" type="#_x0000_t75" style="width:522.7pt;height:423.1pt" o:bordertopcolor="this" o:borderleftcolor="this" o:borderbottomcolor="this" o:borderrightcolor="this">
            <v:imagedata r:id="rId12" o:title="Class_Final"/>
            <w10:bordertop type="single" width="8"/>
            <w10:borderleft type="single" width="8"/>
            <w10:borderbottom type="single" width="8"/>
            <w10:borderright type="single" width="8"/>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nitialiseUI():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tartNextStage():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learCurrentStage():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lastRenderedPageBreak/>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lastRenderedPageBreak/>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E45A83"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drawing>
          <wp:inline distT="0" distB="0" distL="0" distR="0">
            <wp:extent cx="2814460" cy="1579418"/>
            <wp:effectExtent l="0" t="0" r="5080" b="1905"/>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6495" cy="1591784"/>
                    </a:xfrm>
                    <a:prstGeom prst="rect">
                      <a:avLst/>
                    </a:prstGeom>
                    <a:noFill/>
                    <a:ln>
                      <a:noFill/>
                    </a:ln>
                  </pic:spPr>
                </pic:pic>
              </a:graphicData>
            </a:graphic>
          </wp:inline>
        </w:drawing>
      </w:r>
      <w:r>
        <w:rPr>
          <w:rFonts w:eastAsiaTheme="minorEastAsia"/>
          <w:lang w:val="en-GB"/>
        </w:rPr>
        <w:t xml:space="preserve"> </w:t>
      </w:r>
      <w:r w:rsidR="00E60B77">
        <w:rPr>
          <w:rFonts w:eastAsiaTheme="minorEastAsia"/>
          <w:lang w:val="en-GB"/>
        </w:rPr>
        <w:t xml:space="preserve"> </w:t>
      </w:r>
      <w:r w:rsidR="00E45A83">
        <w:rPr>
          <w:rFonts w:eastAsiaTheme="minorEastAsia"/>
          <w:lang w:val="en-GB"/>
        </w:rPr>
        <w:pict>
          <v:shape id="_x0000_i1029" type="#_x0000_t75" style="width:218.8pt;height:125.75pt">
            <v:imagedata r:id="rId15"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Pr="0096311B"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lastRenderedPageBreak/>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lastRenderedPageBreak/>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lastRenderedPageBreak/>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i][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lastRenderedPageBreak/>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D33C9D" w:rsidRDefault="00EC0805" w:rsidP="00D33C9D">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Begin with an empty field. Create boundary walls for the maze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Function recursiveDivision(field) {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If this field cannot be divided, return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hoose a random position, create a list of walls, either horizontally or vertically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hoose a random position on that list of walls and open a “door”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The original field is divided into two new fields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For each new field, call recursiveDivision(field)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ontinue recursively until the maze is completed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End function  </w:t>
      </w:r>
    </w:p>
    <w:p w:rsidR="00D163AC" w:rsidRDefault="00E45A83" w:rsidP="009125B9">
      <w:pPr>
        <w:pStyle w:val="a3"/>
        <w:keepNext/>
        <w:spacing w:line="240" w:lineRule="auto"/>
        <w:jc w:val="center"/>
      </w:pPr>
      <w:r>
        <w:rPr>
          <w:rFonts w:asciiTheme="minorHAnsi" w:eastAsiaTheme="minorHAnsi" w:hAnsiTheme="minorHAnsi"/>
          <w:i/>
          <w:lang w:val="en-GB"/>
        </w:rPr>
        <w:pict>
          <v:shape id="_x0000_i1030" type="#_x0000_t75" style="width:249.65pt;height:86.95pt" o:bordertopcolor="this" o:borderleftcolor="this" o:borderbottomcolor="this" o:borderrightcolor="this">
            <v:imagedata r:id="rId16"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lastRenderedPageBreak/>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8">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FA6B60">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sidR="00FA6B60">
        <w:rPr>
          <w:rFonts w:eastAsiaTheme="minorEastAsia"/>
          <w:lang w:val="en-GB"/>
        </w:rPr>
        <w:t xml:space="preserve"> for that algorithm.</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1.Begin with a m*n maze whose maze cells are all walls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2.Select a start point, break the wall on this position. Add its neighbouring walls to the wall list.  </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3.While there are walls in the wall list: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1.Pick a random wall from the list. If only one of the two cells that the wall divides is visited, then:  </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2.Break the wall and mark the unvisited cell as part of the maze.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3.Add the neighbouring walls of the cell to the wall list.  </w:t>
      </w:r>
    </w:p>
    <w:p w:rsidR="00C33041" w:rsidRPr="00FA6B60" w:rsidRDefault="00C33041" w:rsidP="00FA6B60">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2.Remove the wall from the list.  </w:t>
      </w: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E45A83" w:rsidP="00400E54">
      <w:pPr>
        <w:pStyle w:val="a3"/>
        <w:keepNext/>
        <w:spacing w:line="276" w:lineRule="auto"/>
        <w:jc w:val="center"/>
      </w:pPr>
      <w:r>
        <w:rPr>
          <w:rFonts w:eastAsiaTheme="minorEastAsia"/>
          <w:b/>
          <w:lang w:val="en-GB"/>
        </w:rPr>
        <w:pict>
          <v:shape id="_x0000_i1031" type="#_x0000_t75" style="width:176.75pt;height:119.7pt">
            <v:imagedata r:id="rId19"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8A6A2D" w:rsidRDefault="001870A7" w:rsidP="008A7933">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w:t>
      </w:r>
      <w:r w:rsidR="00CD7E6A">
        <w:rPr>
          <w:rFonts w:eastAsiaTheme="minorEastAsia"/>
          <w:lang w:val="en-GB"/>
        </w:rPr>
        <w:lastRenderedPageBreak/>
        <w:t xml:space="preserve">for </w:t>
      </w:r>
      <w:r w:rsidR="00D16599" w:rsidRPr="00C748AE">
        <w:rPr>
          <w:rFonts w:eastAsiaTheme="minorEastAsia"/>
          <w:noProof/>
          <w:lang w:val="en-GB"/>
        </w:rPr>
        <w:t>depth-first</w:t>
      </w:r>
      <w:r w:rsidR="00D16599">
        <w:rPr>
          <w:rFonts w:eastAsiaTheme="minorEastAsia"/>
          <w:lang w:val="en-GB"/>
        </w:rPr>
        <w:t xml:space="preserve"> algorithm.</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1.  Begin with a m*n maze whose maze cells are all walls.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2.  Make the start point the current cell and mark it as visited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3.  While there are unvisited cells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If the current cell has any unvisited neighbours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Choose one of the unvisited neighbours randomly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Push the current cell to the stack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3.Remove the wall between the current cell and the chosen cell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4.Make the chosen cell the current cell and mark it as visited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Else if stack is not empty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Pop a cell from the stack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Make it the current cell  </w:t>
      </w: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0">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Function removeDeadEnds(Maze) {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Boo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tru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For every empty cell in the Maze {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continue;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tru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up, right and down of the cell is blocked by walls), break it right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left, up and right of the cell is blocked by walls), break it up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up, left and down of the cell is blocked by walls), break it left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left, down and right of the cell is blocked by walls), break it down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End function  </w:t>
      </w:r>
    </w:p>
    <w:p w:rsidR="00F57E4C" w:rsidRDefault="00F57E4C" w:rsidP="00DA2F80">
      <w:pPr>
        <w:pStyle w:val="a3"/>
        <w:spacing w:line="276" w:lineRule="auto"/>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lastRenderedPageBreak/>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 GameObject</w:t>
            </w:r>
          </w:p>
          <w:p w:rsidR="00E409E2" w:rsidRPr="001D1ADE" w:rsidRDefault="00C303C0" w:rsidP="00810611">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r w:rsidRPr="005C106D">
              <w:rPr>
                <w:rFonts w:ascii="Helvetica" w:hAnsi="Helvetica" w:cs="Helvetica"/>
                <w:color w:val="000000"/>
                <w:sz w:val="18"/>
                <w:szCs w:val="18"/>
                <w:shd w:val="clear" w:color="auto" w:fill="FFFFFF"/>
                <w:lang w:val="en-GB"/>
              </w:rPr>
              <w:t>GenerateARandomGhost(xPos, yPos): GameObject</w:t>
            </w:r>
          </w:p>
        </w:tc>
      </w:tr>
    </w:tbl>
    <w:p w:rsidR="007D14BF" w:rsidRPr="0009152F" w:rsidRDefault="007D14BF" w:rsidP="008A6A2D">
      <w:pPr>
        <w:pStyle w:val="a3"/>
        <w:spacing w:line="276" w:lineRule="auto"/>
        <w:ind w:left="567"/>
        <w:rPr>
          <w:rFonts w:eastAsiaTheme="minorEastAsia"/>
          <w:lang w:val="en-GB"/>
        </w:rPr>
      </w:pP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placeItemsAndGhostInMaze()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For (int </w:t>
      </w:r>
      <w:r w:rsidRPr="006A49BB">
        <w:rPr>
          <w:rFonts w:ascii="Consolas" w:eastAsia="宋体" w:hAnsi="Consolas" w:cs="宋体"/>
          <w:color w:val="FF0000"/>
          <w:kern w:val="0"/>
          <w:sz w:val="18"/>
          <w:szCs w:val="18"/>
          <w:bdr w:val="none" w:sz="0" w:space="0" w:color="auto" w:frame="1"/>
          <w:lang w:val="en-US"/>
        </w:rPr>
        <w:t>i</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0</w:t>
      </w:r>
      <w:r w:rsidRPr="006A49BB">
        <w:rPr>
          <w:rFonts w:ascii="Consolas" w:eastAsia="宋体" w:hAnsi="Consolas" w:cs="宋体"/>
          <w:color w:val="000000"/>
          <w:kern w:val="0"/>
          <w:sz w:val="18"/>
          <w:szCs w:val="18"/>
          <w:bdr w:val="none" w:sz="0" w:space="0" w:color="auto" w:frame="1"/>
          <w:lang w:val="en-US"/>
        </w:rPr>
        <w:t>; i</w:t>
      </w:r>
      <w:r w:rsidRPr="006A49BB">
        <w:rPr>
          <w:rFonts w:ascii="Consolas" w:eastAsia="宋体" w:hAnsi="Consolas" w:cs="宋体"/>
          <w:b/>
          <w:bCs/>
          <w:color w:val="006699"/>
          <w:kern w:val="0"/>
          <w:sz w:val="18"/>
          <w:szCs w:val="18"/>
          <w:bdr w:val="none" w:sz="0" w:space="0" w:color="auto" w:frame="1"/>
          <w:lang w:val="en-US"/>
        </w:rPr>
        <w:t>&l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b/>
          <w:bCs/>
          <w:color w:val="006699"/>
          <w:kern w:val="0"/>
          <w:sz w:val="18"/>
          <w:szCs w:val="18"/>
          <w:bdr w:val="none" w:sz="0" w:space="0" w:color="auto" w:frame="1"/>
          <w:lang w:val="en-US"/>
        </w:rPr>
        <w:t>Maze.width</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i</w:t>
      </w:r>
      <w:r w:rsidRPr="006A49BB">
        <w:rPr>
          <w:rFonts w:ascii="Consolas" w:eastAsia="宋体" w:hAnsi="Consolas" w:cs="宋体"/>
          <w:color w:val="000000"/>
          <w:kern w:val="0"/>
          <w:sz w:val="18"/>
          <w:szCs w:val="18"/>
          <w:bdr w:val="none" w:sz="0" w:space="0" w:color="auto" w:frame="1"/>
          <w:lang w:val="en-US"/>
        </w:rPr>
        <w:t> = i + 5)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For (int </w:t>
      </w:r>
      <w:r w:rsidRPr="006A49BB">
        <w:rPr>
          <w:rFonts w:ascii="Consolas" w:eastAsia="宋体" w:hAnsi="Consolas" w:cs="宋体"/>
          <w:color w:val="FF0000"/>
          <w:kern w:val="0"/>
          <w:sz w:val="18"/>
          <w:szCs w:val="18"/>
          <w:bdr w:val="none" w:sz="0" w:space="0" w:color="auto" w:frame="1"/>
          <w:lang w:val="en-US"/>
        </w:rPr>
        <w:t>j</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0</w:t>
      </w:r>
      <w:r w:rsidRPr="006A49BB">
        <w:rPr>
          <w:rFonts w:ascii="Consolas" w:eastAsia="宋体" w:hAnsi="Consolas" w:cs="宋体"/>
          <w:color w:val="000000"/>
          <w:kern w:val="0"/>
          <w:sz w:val="18"/>
          <w:szCs w:val="18"/>
          <w:bdr w:val="none" w:sz="0" w:space="0" w:color="auto" w:frame="1"/>
          <w:lang w:val="en-US"/>
        </w:rPr>
        <w:t>; j </w:t>
      </w:r>
      <w:r w:rsidRPr="006A49BB">
        <w:rPr>
          <w:rFonts w:ascii="Consolas" w:eastAsia="宋体" w:hAnsi="Consolas" w:cs="宋体"/>
          <w:b/>
          <w:bCs/>
          <w:color w:val="006699"/>
          <w:kern w:val="0"/>
          <w:sz w:val="18"/>
          <w:szCs w:val="18"/>
          <w:bdr w:val="none" w:sz="0" w:space="0" w:color="auto" w:frame="1"/>
          <w:lang w:val="en-US"/>
        </w:rPr>
        <w:t>&l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b/>
          <w:bCs/>
          <w:color w:val="006699"/>
          <w:kern w:val="0"/>
          <w:sz w:val="18"/>
          <w:szCs w:val="18"/>
          <w:bdr w:val="none" w:sz="0" w:space="0" w:color="auto" w:frame="1"/>
          <w:lang w:val="en-US"/>
        </w:rPr>
        <w:t>Maze.heigh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j</w:t>
      </w:r>
      <w:r w:rsidRPr="006A49BB">
        <w:rPr>
          <w:rFonts w:ascii="Consolas" w:eastAsia="宋体" w:hAnsi="Consolas" w:cs="宋体"/>
          <w:color w:val="000000"/>
          <w:kern w:val="0"/>
          <w:sz w:val="18"/>
          <w:szCs w:val="18"/>
          <w:bdr w:val="none" w:sz="0" w:space="0" w:color="auto" w:frame="1"/>
          <w:lang w:val="en-US"/>
        </w:rPr>
        <w:t> = j + 5)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X</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i, i + 5)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Y</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j, j + 5)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Maze[randomX][randomY] != wall)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Place a random item which has been unlocked in Maze[randomX][randomY]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X</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i, i + 5)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Y</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j, j + 5)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Maze[randomX][randomY] != wall &amp;&amp; there is no item in Maze[randomX][randomY])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Place a random ghost in Maze[randomX][randomY]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  </w:t>
      </w:r>
    </w:p>
    <w:p w:rsidR="00D10A41" w:rsidRPr="00C027B7" w:rsidRDefault="00D10A41" w:rsidP="006A49BB">
      <w:pPr>
        <w:pStyle w:val="a3"/>
        <w:spacing w:line="240" w:lineRule="auto"/>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getUserInpu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w:t>
      </w:r>
      <w:r w:rsidR="00873A0B" w:rsidRPr="001D1ADE">
        <w:rPr>
          <w:rFonts w:eastAsiaTheme="minorEastAsia"/>
          <w:lang w:val="en-GB"/>
        </w:rPr>
        <w:lastRenderedPageBreak/>
        <w:t xml:space="preserve">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DE6EAE" w:rsidRPr="006A49BB" w:rsidRDefault="00777C85" w:rsidP="006A49BB">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r w:rsidR="00DF62E7" w:rsidRPr="002102C9">
        <w:rPr>
          <w:rFonts w:eastAsiaTheme="minorEastAsia"/>
          <w:lang w:val="en-GB"/>
        </w:rPr>
        <w:t>getUserInpu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FixedUpdate() {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Move with current velocity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getUserInpu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changeDirection(Vector3)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getUserInput() {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0,1,0)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S’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0, -1,0)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A’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1,0,0)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D’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1,0,0)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changeDirection(Vector3) {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0,1,0) &amp;&amp; noWallOnTopOfPacMan) then change direction to up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0,-1,0) &amp;&amp; noWallOnBottomOfPacMan) then change direction to bottom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1,0,0) &amp;&amp; noWallOnLeftOfPacMan) then change direction to lef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1,0,0) &amp;&amp; noWallOnRightOfPacMan) then change direction to righ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1D1ADE" w:rsidRDefault="006A49BB" w:rsidP="006A49BB">
      <w:pPr>
        <w:pStyle w:val="a3"/>
        <w:spacing w:line="276" w:lineRule="auto"/>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532C77" w:rsidRPr="0076467E" w:rsidRDefault="00B55FAD" w:rsidP="0076467E">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Function OnCollisionEnter(Collision)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wall) then do nothing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ghost) {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FF0000"/>
          <w:kern w:val="0"/>
          <w:sz w:val="18"/>
          <w:szCs w:val="18"/>
          <w:bdr w:val="none" w:sz="0" w:space="0" w:color="auto" w:frame="1"/>
          <w:lang w:val="en-US"/>
        </w:rPr>
        <w:t xml:space="preserve"> </w:t>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sidR="0076467E" w:rsidRPr="0076467E">
        <w:rPr>
          <w:rFonts w:ascii="Consolas" w:eastAsia="宋体" w:hAnsi="Consolas" w:cs="宋体"/>
          <w:color w:val="0000FF"/>
          <w:kern w:val="0"/>
          <w:sz w:val="18"/>
          <w:szCs w:val="18"/>
          <w:bdr w:val="none" w:sz="0" w:space="0" w:color="auto" w:frame="1"/>
          <w:lang w:val="en-US"/>
        </w:rPr>
        <w:t>lives</w:t>
      </w:r>
      <w:r w:rsidR="0076467E" w:rsidRPr="0076467E">
        <w:rPr>
          <w:rFonts w:ascii="Consolas" w:eastAsia="宋体" w:hAnsi="Consolas" w:cs="宋体"/>
          <w:color w:val="000000"/>
          <w:kern w:val="0"/>
          <w:sz w:val="18"/>
          <w:szCs w:val="18"/>
          <w:bdr w:val="none" w:sz="0" w:space="0" w:color="auto" w:frame="1"/>
          <w:lang w:val="en-US"/>
        </w:rPr>
        <w:t> = lives -1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if(lives </w:t>
      </w:r>
      <w:r w:rsidR="0076467E" w:rsidRPr="0076467E">
        <w:rPr>
          <w:rFonts w:ascii="Consolas" w:eastAsia="宋体" w:hAnsi="Consolas" w:cs="宋体"/>
          <w:b/>
          <w:bCs/>
          <w:color w:val="006699"/>
          <w:kern w:val="0"/>
          <w:sz w:val="18"/>
          <w:szCs w:val="18"/>
          <w:bdr w:val="none" w:sz="0" w:space="0" w:color="auto" w:frame="1"/>
          <w:lang w:val="en-US"/>
        </w:rPr>
        <w:t>&gt;</w:t>
      </w:r>
      <w:r w:rsidR="0076467E" w:rsidRPr="0076467E">
        <w:rPr>
          <w:rFonts w:ascii="Consolas" w:eastAsia="宋体" w:hAnsi="Consolas" w:cs="宋体"/>
          <w:color w:val="000000"/>
          <w:kern w:val="0"/>
          <w:sz w:val="18"/>
          <w:szCs w:val="18"/>
          <w:bdr w:val="none" w:sz="0" w:space="0" w:color="auto" w:frame="1"/>
          <w:lang w:val="en-US"/>
        </w:rPr>
        <w:t> 0) then respawn the Pac-Man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lastRenderedPageBreak/>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item &amp;&amp; itemsList is not full) {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add item to list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destroy the item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PacDot)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w:t>
      </w:r>
      <w:r w:rsidR="002A7A25">
        <w:rPr>
          <w:rFonts w:ascii="Consolas" w:eastAsia="宋体" w:hAnsi="Consolas" w:cs="宋体"/>
          <w:color w:val="000000"/>
          <w:kern w:val="0"/>
          <w:sz w:val="18"/>
          <w:szCs w:val="18"/>
          <w:bdr w:val="none" w:sz="0" w:space="0" w:color="auto" w:frame="1"/>
          <w:lang w:val="en-US"/>
        </w:rPr>
        <w:tab/>
      </w:r>
      <w:r w:rsidRPr="0076467E">
        <w:rPr>
          <w:rFonts w:ascii="Consolas" w:eastAsia="宋体" w:hAnsi="Consolas" w:cs="宋体"/>
          <w:color w:val="000000"/>
          <w:kern w:val="0"/>
          <w:sz w:val="18"/>
          <w:szCs w:val="18"/>
          <w:bdr w:val="none" w:sz="0" w:space="0" w:color="auto" w:frame="1"/>
          <w:lang w:val="en-US"/>
        </w:rPr>
        <w:t>If (energy </w:t>
      </w:r>
      <w:r w:rsidRPr="0076467E">
        <w:rPr>
          <w:rFonts w:ascii="Consolas" w:eastAsia="宋体" w:hAnsi="Consolas" w:cs="宋体"/>
          <w:b/>
          <w:bCs/>
          <w:color w:val="006699"/>
          <w:kern w:val="0"/>
          <w:sz w:val="18"/>
          <w:szCs w:val="18"/>
          <w:bdr w:val="none" w:sz="0" w:space="0" w:color="auto" w:frame="1"/>
          <w:lang w:val="en-US"/>
        </w:rPr>
        <w:t>&lt;</w:t>
      </w:r>
      <w:r w:rsidRPr="0076467E">
        <w:rPr>
          <w:rFonts w:ascii="Consolas" w:eastAsia="宋体" w:hAnsi="Consolas" w:cs="宋体"/>
          <w:color w:val="000000"/>
          <w:kern w:val="0"/>
          <w:sz w:val="18"/>
          <w:szCs w:val="18"/>
          <w:bdr w:val="none" w:sz="0" w:space="0" w:color="auto" w:frame="1"/>
          <w:lang w:val="en-US"/>
        </w:rPr>
        <w:t> </w:t>
      </w:r>
      <w:r w:rsidRPr="0076467E">
        <w:rPr>
          <w:rFonts w:ascii="Consolas" w:eastAsia="宋体" w:hAnsi="Consolas" w:cs="宋体"/>
          <w:b/>
          <w:bCs/>
          <w:color w:val="006699"/>
          <w:kern w:val="0"/>
          <w:sz w:val="18"/>
          <w:szCs w:val="18"/>
          <w:bdr w:val="none" w:sz="0" w:space="0" w:color="auto" w:frame="1"/>
          <w:lang w:val="en-US"/>
        </w:rPr>
        <w:t>energyLimit</w:t>
      </w:r>
      <w:r w:rsidRPr="0076467E">
        <w:rPr>
          <w:rFonts w:ascii="Consolas" w:eastAsia="宋体" w:hAnsi="Consolas" w:cs="宋体"/>
          <w:color w:val="000000"/>
          <w:kern w:val="0"/>
          <w:sz w:val="18"/>
          <w:szCs w:val="18"/>
          <w:bdr w:val="none" w:sz="0" w:space="0" w:color="auto" w:frame="1"/>
          <w:lang w:val="en-US"/>
        </w:rPr>
        <w:t>), then </w:t>
      </w:r>
      <w:r w:rsidRPr="0076467E">
        <w:rPr>
          <w:rFonts w:ascii="Consolas" w:eastAsia="宋体" w:hAnsi="Consolas" w:cs="宋体"/>
          <w:color w:val="0000FF"/>
          <w:kern w:val="0"/>
          <w:sz w:val="18"/>
          <w:szCs w:val="18"/>
          <w:bdr w:val="none" w:sz="0" w:space="0" w:color="auto" w:frame="1"/>
          <w:lang w:val="en-US"/>
        </w:rPr>
        <w:t>energy</w:t>
      </w:r>
      <w:r w:rsidRPr="0076467E">
        <w:rPr>
          <w:rFonts w:ascii="Consolas" w:eastAsia="宋体" w:hAnsi="Consolas" w:cs="宋体"/>
          <w:color w:val="000000"/>
          <w:kern w:val="0"/>
          <w:sz w:val="18"/>
          <w:szCs w:val="18"/>
          <w:bdr w:val="none" w:sz="0" w:space="0" w:color="auto" w:frame="1"/>
          <w:lang w:val="en-US"/>
        </w:rPr>
        <w:t> = energy + 1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FF0000"/>
          <w:kern w:val="0"/>
          <w:sz w:val="18"/>
          <w:szCs w:val="18"/>
          <w:bdr w:val="none" w:sz="0" w:space="0" w:color="auto" w:frame="1"/>
          <w:lang w:val="en-US"/>
        </w:rPr>
        <w:t xml:space="preserve"> </w:t>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sidR="0076467E" w:rsidRPr="0076467E">
        <w:rPr>
          <w:rFonts w:ascii="Consolas" w:eastAsia="宋体" w:hAnsi="Consolas" w:cs="宋体"/>
          <w:color w:val="0000FF"/>
          <w:kern w:val="0"/>
          <w:sz w:val="18"/>
          <w:szCs w:val="18"/>
          <w:bdr w:val="none" w:sz="0" w:space="0" w:color="auto" w:frame="1"/>
          <w:lang w:val="en-US"/>
        </w:rPr>
        <w:t>points</w:t>
      </w:r>
      <w:r w:rsidR="0076467E" w:rsidRPr="0076467E">
        <w:rPr>
          <w:rFonts w:ascii="Consolas" w:eastAsia="宋体" w:hAnsi="Consolas" w:cs="宋体"/>
          <w:color w:val="000000"/>
          <w:kern w:val="0"/>
          <w:sz w:val="18"/>
          <w:szCs w:val="18"/>
          <w:bdr w:val="none" w:sz="0" w:space="0" w:color="auto" w:frame="1"/>
          <w:lang w:val="en-US"/>
        </w:rPr>
        <w:t> = points + 1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destroy the PacDot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w:t>
      </w:r>
    </w:p>
    <w:p w:rsidR="00BE3FC2" w:rsidRPr="001D1ADE" w:rsidRDefault="00BE3FC2" w:rsidP="00845269">
      <w:pPr>
        <w:pStyle w:val="a3"/>
        <w:spacing w:line="276" w:lineRule="auto"/>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2E1267" w:rsidRPr="00BC616A" w:rsidRDefault="00FA66E0" w:rsidP="00BC616A">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Example pseudo code for using of Items  </w:t>
      </w:r>
    </w:p>
    <w:p w:rsidR="00BC616A"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Function Update(){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If (a number key is pressed &amp;&amp; there is an item in the list) {  </w:t>
      </w:r>
    </w:p>
    <w:p w:rsidR="00BC616A"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Use that item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  </w:t>
      </w:r>
    </w:p>
    <w:p w:rsidR="00103CD0"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w:t>
      </w:r>
      <w:r w:rsidR="00103CD0" w:rsidRPr="00BC616A">
        <w:rPr>
          <w:rFonts w:eastAsiaTheme="minorEastAsia"/>
        </w:rPr>
        <w:tab/>
      </w:r>
    </w:p>
    <w:p w:rsidR="00193996" w:rsidRPr="00033AB9" w:rsidRDefault="00E503C3" w:rsidP="00033AB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033AB9"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Function Update() {  </w:t>
      </w:r>
    </w:p>
    <w:p w:rsidR="00033AB9" w:rsidRPr="00033AB9" w:rsidRDefault="00033AB9" w:rsidP="00CB132B">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If (‘Space’ button is presses and there is enough energy){  </w:t>
      </w:r>
    </w:p>
    <w:p w:rsidR="00033AB9"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w:t>
      </w:r>
      <w:r w:rsidRPr="00033AB9">
        <w:rPr>
          <w:rFonts w:ascii="Consolas" w:eastAsia="宋体" w:hAnsi="Consolas" w:cs="宋体"/>
          <w:color w:val="FF0000"/>
          <w:kern w:val="0"/>
          <w:sz w:val="18"/>
          <w:szCs w:val="18"/>
          <w:bdr w:val="none" w:sz="0" w:space="0" w:color="auto" w:frame="1"/>
          <w:lang w:val="en-US"/>
        </w:rPr>
        <w:t>MoveSpeed</w:t>
      </w:r>
      <w:r w:rsidRPr="00033AB9">
        <w:rPr>
          <w:rFonts w:ascii="Consolas" w:eastAsia="宋体" w:hAnsi="Consolas" w:cs="宋体"/>
          <w:color w:val="000000"/>
          <w:kern w:val="0"/>
          <w:sz w:val="18"/>
          <w:szCs w:val="18"/>
          <w:bdr w:val="none" w:sz="0" w:space="0" w:color="auto" w:frame="1"/>
          <w:lang w:val="en-US"/>
        </w:rPr>
        <w:t> = </w:t>
      </w:r>
      <w:r w:rsidRPr="00033AB9">
        <w:rPr>
          <w:rFonts w:ascii="Consolas" w:eastAsia="宋体" w:hAnsi="Consolas" w:cs="宋体"/>
          <w:color w:val="0000FF"/>
          <w:kern w:val="0"/>
          <w:sz w:val="18"/>
          <w:szCs w:val="18"/>
          <w:bdr w:val="none" w:sz="0" w:space="0" w:color="auto" w:frame="1"/>
          <w:lang w:val="en-US"/>
        </w:rPr>
        <w:t>moveSpeed</w:t>
      </w:r>
      <w:r w:rsidRPr="00033AB9">
        <w:rPr>
          <w:rFonts w:ascii="Consolas" w:eastAsia="宋体" w:hAnsi="Consolas" w:cs="宋体"/>
          <w:color w:val="000000"/>
          <w:kern w:val="0"/>
          <w:sz w:val="18"/>
          <w:szCs w:val="18"/>
          <w:bdr w:val="none" w:sz="0" w:space="0" w:color="auto" w:frame="1"/>
          <w:lang w:val="en-US"/>
        </w:rPr>
        <w:t> + speedIncrement  </w:t>
      </w:r>
    </w:p>
    <w:p w:rsidR="00033AB9" w:rsidRPr="00033AB9" w:rsidRDefault="00033AB9" w:rsidP="00CB132B">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  </w:t>
      </w:r>
    </w:p>
    <w:p w:rsidR="001F58B8"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w:t>
      </w: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Targe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1">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371230" w:rsidRPr="00371230" w:rsidRDefault="0053316D"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1D1ADE">
        <w:tab/>
      </w:r>
      <w:r w:rsidR="00371230" w:rsidRPr="00371230">
        <w:rPr>
          <w:rFonts w:ascii="Consolas" w:eastAsia="宋体" w:hAnsi="Consolas" w:cs="宋体"/>
          <w:color w:val="000000"/>
          <w:kern w:val="0"/>
          <w:sz w:val="18"/>
          <w:szCs w:val="18"/>
          <w:bdr w:val="none" w:sz="0" w:space="0" w:color="auto" w:frame="1"/>
          <w:lang w:val="en-US"/>
        </w:rPr>
        <w:t>Function Update() {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If target is inside the dead zone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do nothing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else if target leaves the dead zone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move towards the direction of target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B77530" w:rsidRPr="001D1ADE" w:rsidRDefault="00B77530" w:rsidP="00371230">
      <w:pPr>
        <w:pStyle w:val="a3"/>
        <w:spacing w:line="240"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E6180" w:rsidRPr="00371230" w:rsidRDefault="0068267F" w:rsidP="00371230">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Function OnTriggerEnter(Collider) {  </w:t>
      </w:r>
    </w:p>
    <w:p w:rsidR="00371230"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If(Collider is Pac-Man &amp;&amp; Pac-Man’s items list is not full) {  </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Add item to Pac-Man’s items list  </w:t>
      </w:r>
    </w:p>
    <w:p w:rsidR="00371230"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Remove item from the maze  </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A16ED2"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w:t>
      </w: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lastRenderedPageBreak/>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E45A83" w:rsidP="006722CF">
      <w:pPr>
        <w:pStyle w:val="a3"/>
        <w:spacing w:line="276" w:lineRule="auto"/>
        <w:ind w:left="841"/>
        <w:jc w:val="center"/>
        <w:rPr>
          <w:rFonts w:eastAsiaTheme="minorEastAsia"/>
          <w:b/>
          <w:lang w:val="en-GB"/>
        </w:rPr>
      </w:pPr>
      <w:r>
        <w:rPr>
          <w:rFonts w:eastAsiaTheme="minorEastAsia"/>
          <w:b/>
          <w:lang w:val="en-GB"/>
        </w:rPr>
        <w:pict>
          <v:shape id="_x0000_i1032" type="#_x0000_t75" style="width:245.9pt;height:48.15pt">
            <v:imagedata r:id="rId22"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6D6EF8" w:rsidRPr="005569D6" w:rsidRDefault="006A7EB3" w:rsidP="005569D6">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r w:rsidR="001F043E" w:rsidRPr="003A1857">
        <w:rPr>
          <w:rFonts w:eastAsiaTheme="minorEastAsia"/>
          <w:lang w:val="en-GB"/>
        </w:rPr>
        <w:t>castLaser()</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r w:rsidR="008C01F8">
        <w:rPr>
          <w:rFonts w:eastAsiaTheme="minorEastAsia"/>
          <w:lang w:val="en-GB"/>
        </w:rPr>
        <w:t xml:space="preserve">Raycast()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Function castLaser() {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RayCast(originPoint, Direction)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wall, then the laser will stop in front of the wall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ghost, then the ghost will be disabled for 15 seconds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After 5 seconds, the laser object will be destroyed.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Function castLaser() {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RayCast(originPoint, Direction)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wall, then the laser will stop in front of the wall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ghost, then the ghost will be disabled for 15 seconds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After 5 seconds, the laser object will be destroyed.  </w:t>
      </w:r>
    </w:p>
    <w:p w:rsidR="00A9388F"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E45A83" w:rsidP="006322FF">
      <w:pPr>
        <w:pStyle w:val="a3"/>
        <w:spacing w:line="276" w:lineRule="auto"/>
        <w:ind w:left="421"/>
        <w:jc w:val="center"/>
        <w:rPr>
          <w:rFonts w:eastAsiaTheme="minorEastAsia"/>
          <w:b/>
          <w:lang w:val="en-GB"/>
        </w:rPr>
      </w:pPr>
      <w:r>
        <w:rPr>
          <w:rFonts w:eastAsiaTheme="minorEastAsia"/>
          <w:b/>
          <w:lang w:val="en-GB"/>
        </w:rPr>
        <w:pict>
          <v:shape id="_x0000_i1033" type="#_x0000_t75" style="width:154.75pt;height:59.85pt">
            <v:imagedata r:id="rId23"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A67273" w:rsidRPr="00A67273" w:rsidRDefault="00A67273" w:rsidP="00A67273">
      <w:pPr>
        <w:widowControl/>
        <w:numPr>
          <w:ilvl w:val="0"/>
          <w:numId w:val="3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Function OnColliderEnter(Collider) {  </w:t>
      </w:r>
    </w:p>
    <w:p w:rsidR="00A67273" w:rsidRPr="00A67273" w:rsidRDefault="00A67273" w:rsidP="00A67273">
      <w:pPr>
        <w:widowControl/>
        <w:numPr>
          <w:ilvl w:val="0"/>
          <w:numId w:val="3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If </w:t>
      </w:r>
      <w:r w:rsidRPr="00A67273">
        <w:rPr>
          <w:rFonts w:ascii="Consolas" w:eastAsia="宋体" w:hAnsi="Consolas" w:cs="宋体"/>
          <w:color w:val="FF0000"/>
          <w:kern w:val="0"/>
          <w:sz w:val="18"/>
          <w:szCs w:val="18"/>
          <w:bdr w:val="none" w:sz="0" w:space="0" w:color="auto" w:frame="1"/>
          <w:lang w:val="en-US"/>
        </w:rPr>
        <w:t>Collider.type</w:t>
      </w:r>
      <w:r w:rsidRPr="00A67273">
        <w:rPr>
          <w:rFonts w:ascii="Consolas" w:eastAsia="宋体" w:hAnsi="Consolas" w:cs="宋体"/>
          <w:color w:val="000000"/>
          <w:kern w:val="0"/>
          <w:sz w:val="18"/>
          <w:szCs w:val="18"/>
          <w:bdr w:val="none" w:sz="0" w:space="0" w:color="auto" w:frame="1"/>
          <w:lang w:val="en-US"/>
        </w:rPr>
        <w:t> == wall, then destroy the wall and this breaker  </w:t>
      </w:r>
    </w:p>
    <w:p w:rsidR="00A67273" w:rsidRPr="00A67273" w:rsidRDefault="00A67273" w:rsidP="00A67273">
      <w:pPr>
        <w:widowControl/>
        <w:numPr>
          <w:ilvl w:val="0"/>
          <w:numId w:val="3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If </w:t>
      </w:r>
      <w:r w:rsidRPr="00A67273">
        <w:rPr>
          <w:rFonts w:ascii="Consolas" w:eastAsia="宋体" w:hAnsi="Consolas" w:cs="宋体"/>
          <w:color w:val="FF0000"/>
          <w:kern w:val="0"/>
          <w:sz w:val="18"/>
          <w:szCs w:val="18"/>
          <w:bdr w:val="none" w:sz="0" w:space="0" w:color="auto" w:frame="1"/>
          <w:lang w:val="en-US"/>
        </w:rPr>
        <w:t>Collider.type</w:t>
      </w:r>
      <w:r w:rsidRPr="00A67273">
        <w:rPr>
          <w:rFonts w:ascii="Consolas" w:eastAsia="宋体" w:hAnsi="Consolas" w:cs="宋体"/>
          <w:color w:val="000000"/>
          <w:kern w:val="0"/>
          <w:sz w:val="18"/>
          <w:szCs w:val="18"/>
          <w:bdr w:val="none" w:sz="0" w:space="0" w:color="auto" w:frame="1"/>
          <w:lang w:val="en-US"/>
        </w:rPr>
        <w:t> == ghost, then destroy this breaker and disable the ghost permanently   </w:t>
      </w:r>
    </w:p>
    <w:p w:rsidR="004147FD" w:rsidRPr="00A67273" w:rsidRDefault="00A67273" w:rsidP="00A67273">
      <w:pPr>
        <w:widowControl/>
        <w:numPr>
          <w:ilvl w:val="0"/>
          <w:numId w:val="3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w:t>
      </w: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lastRenderedPageBreak/>
        <w:t>P</w:t>
      </w:r>
      <w:r w:rsidRPr="005F00BB">
        <w:rPr>
          <w:rFonts w:eastAsiaTheme="minorEastAsia"/>
          <w:b/>
          <w:lang w:val="en-GB"/>
        </w:rPr>
        <w:t>ortal</w:t>
      </w:r>
    </w:p>
    <w:p w:rsidR="007D12EA" w:rsidRDefault="00E45A83" w:rsidP="00177BCE">
      <w:pPr>
        <w:pStyle w:val="a3"/>
        <w:spacing w:line="276" w:lineRule="auto"/>
        <w:ind w:left="421"/>
        <w:jc w:val="center"/>
        <w:rPr>
          <w:rFonts w:eastAsiaTheme="minorEastAsia"/>
          <w:b/>
          <w:lang w:val="en-GB"/>
        </w:rPr>
      </w:pPr>
      <w:r>
        <w:rPr>
          <w:rFonts w:eastAsiaTheme="minorEastAsia"/>
          <w:b/>
          <w:lang w:val="en-GB"/>
        </w:rPr>
        <w:pict>
          <v:shape id="_x0000_i1034" type="#_x0000_t75" style="width:147.75pt;height:58.45pt">
            <v:imagedata r:id="rId24"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inkedPortal: Portal</w:t>
            </w:r>
          </w:p>
          <w:p w:rsidR="008913A6" w:rsidRPr="00890B9D" w:rsidRDefault="008913A6" w:rsidP="00CF7C6C">
            <w:pPr>
              <w:pStyle w:val="a3"/>
              <w:spacing w:line="240" w:lineRule="auto"/>
              <w:rPr>
                <w:rFonts w:eastAsiaTheme="minorEastAsia"/>
                <w:lang w:val="en-GB"/>
              </w:rPr>
            </w:pPr>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If player uses the item for the first time, then create a portal at the position of the Pac-Man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If (player uses the item for the second time &amp;&amp; current position != position of first portal) {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Create another portal and link two portals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Function Update() {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If (Pac-Man arrives at a portal and the portal has a linked portal) {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Transport the Pac-Man to the position of linked portal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  </w:t>
      </w:r>
    </w:p>
    <w:p w:rsidR="0013475E"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E45A83" w:rsidP="007C7A39">
      <w:pPr>
        <w:pStyle w:val="a3"/>
        <w:spacing w:line="276" w:lineRule="auto"/>
        <w:ind w:left="421"/>
        <w:jc w:val="center"/>
        <w:rPr>
          <w:rFonts w:eastAsiaTheme="minorEastAsia"/>
          <w:lang w:val="en-GB"/>
        </w:rPr>
      </w:pPr>
      <w:r>
        <w:rPr>
          <w:rFonts w:eastAsiaTheme="minorEastAsia"/>
          <w:lang w:val="en-GB"/>
        </w:rPr>
        <w:pict>
          <v:shape id="_x0000_i1035" type="#_x0000_t75" style="width:144.95pt;height:58.45pt">
            <v:imagedata r:id="rId25"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2418AD" w:rsidRPr="002418AD" w:rsidRDefault="002418AD" w:rsidP="002418AD">
      <w:pPr>
        <w:widowControl/>
        <w:numPr>
          <w:ilvl w:val="0"/>
          <w:numId w:val="4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Function chargePacMan() {  </w:t>
      </w:r>
    </w:p>
    <w:p w:rsidR="002418AD" w:rsidRPr="002418AD" w:rsidRDefault="002418AD" w:rsidP="002418AD">
      <w:pPr>
        <w:widowControl/>
        <w:numPr>
          <w:ilvl w:val="0"/>
          <w:numId w:val="4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        If player uses energy pellet, then </w:t>
      </w:r>
      <w:r w:rsidRPr="002418AD">
        <w:rPr>
          <w:rFonts w:ascii="Consolas" w:eastAsia="宋体" w:hAnsi="Consolas" w:cs="宋体"/>
          <w:color w:val="FF0000"/>
          <w:kern w:val="0"/>
          <w:sz w:val="18"/>
          <w:szCs w:val="18"/>
          <w:bdr w:val="none" w:sz="0" w:space="0" w:color="auto" w:frame="1"/>
          <w:lang w:val="en-US"/>
        </w:rPr>
        <w:t>Pac-Man.energy</w:t>
      </w:r>
      <w:r w:rsidRPr="002418AD">
        <w:rPr>
          <w:rFonts w:ascii="Consolas" w:eastAsia="宋体" w:hAnsi="Consolas" w:cs="宋体"/>
          <w:color w:val="000000"/>
          <w:kern w:val="0"/>
          <w:sz w:val="18"/>
          <w:szCs w:val="18"/>
          <w:bdr w:val="none" w:sz="0" w:space="0" w:color="auto" w:frame="1"/>
          <w:lang w:val="en-US"/>
        </w:rPr>
        <w:t> = Pac-Man.energy + 100  </w:t>
      </w:r>
    </w:p>
    <w:p w:rsidR="005708F6" w:rsidRPr="002418AD" w:rsidRDefault="002418AD" w:rsidP="002418AD">
      <w:pPr>
        <w:widowControl/>
        <w:numPr>
          <w:ilvl w:val="0"/>
          <w:numId w:val="4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    }  </w:t>
      </w: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E45A83" w:rsidP="00784D7E">
      <w:pPr>
        <w:pStyle w:val="a3"/>
        <w:spacing w:line="276" w:lineRule="auto"/>
        <w:ind w:left="421"/>
        <w:jc w:val="center"/>
        <w:rPr>
          <w:rFonts w:eastAsiaTheme="minorEastAsia"/>
          <w:lang w:val="en-GB"/>
        </w:rPr>
      </w:pPr>
      <w:r>
        <w:rPr>
          <w:rFonts w:eastAsiaTheme="minorEastAsia"/>
          <w:lang w:val="en-GB"/>
        </w:rPr>
        <w:lastRenderedPageBreak/>
        <w:pict>
          <v:shape id="_x0000_i1036" type="#_x0000_t75" style="width:154.75pt;height:59.4pt">
            <v:imagedata r:id="rId26"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Example of pseudo code for grenade item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FF0000"/>
          <w:kern w:val="0"/>
          <w:sz w:val="18"/>
          <w:szCs w:val="18"/>
          <w:bdr w:val="none" w:sz="0" w:space="0" w:color="auto" w:frame="1"/>
          <w:lang w:val="en-US"/>
        </w:rPr>
        <w:t>Grenade.position</w:t>
      </w:r>
      <w:r w:rsidRPr="009048B7">
        <w:rPr>
          <w:rFonts w:ascii="Consolas" w:eastAsia="宋体" w:hAnsi="Consolas" w:cs="宋体"/>
          <w:color w:val="000000"/>
          <w:kern w:val="0"/>
          <w:sz w:val="18"/>
          <w:szCs w:val="18"/>
          <w:bdr w:val="none" w:sz="0" w:space="0" w:color="auto" w:frame="1"/>
          <w:lang w:val="en-US"/>
        </w:rPr>
        <w:t> = </w:t>
      </w:r>
      <w:r w:rsidRPr="009048B7">
        <w:rPr>
          <w:rFonts w:ascii="Consolas" w:eastAsia="宋体" w:hAnsi="Consolas" w:cs="宋体"/>
          <w:color w:val="0000FF"/>
          <w:kern w:val="0"/>
          <w:sz w:val="18"/>
          <w:szCs w:val="18"/>
          <w:bdr w:val="none" w:sz="0" w:space="0" w:color="auto" w:frame="1"/>
          <w:lang w:val="en-US"/>
        </w:rPr>
        <w:t>PacMan</w:t>
      </w:r>
      <w:r w:rsidRPr="009048B7">
        <w:rPr>
          <w:rFonts w:ascii="Consolas" w:eastAsia="宋体" w:hAnsi="Consolas" w:cs="宋体"/>
          <w:color w:val="000000"/>
          <w:kern w:val="0"/>
          <w:sz w:val="18"/>
          <w:szCs w:val="18"/>
          <w:bdr w:val="none" w:sz="0" w:space="0" w:color="auto" w:frame="1"/>
          <w:lang w:val="en-US"/>
        </w:rPr>
        <w:t>.position + PacMan.direction*2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Update() {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any wall), then stay near the wall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any ghost), then explore()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PacMan), then PacMan collect the grenade item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Function explode() {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PlayExplosionAnimation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D</w:t>
      </w:r>
      <w:r w:rsidR="00467D5F">
        <w:rPr>
          <w:rFonts w:ascii="Consolas" w:eastAsia="宋体" w:hAnsi="Consolas" w:cs="宋体"/>
          <w:color w:val="000000"/>
          <w:kern w:val="0"/>
          <w:sz w:val="18"/>
          <w:szCs w:val="18"/>
          <w:bdr w:val="none" w:sz="0" w:space="0" w:color="auto" w:frame="1"/>
          <w:lang w:val="en-US"/>
        </w:rPr>
        <w:t>estroy the ghost</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Self.destory()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p w:rsidR="00E91C6A" w:rsidRDefault="00E91C6A" w:rsidP="004105C5">
      <w:pPr>
        <w:pStyle w:val="EndNoteBibliography"/>
        <w:spacing w:line="276" w:lineRule="auto"/>
        <w:rPr>
          <w:rFonts w:eastAsiaTheme="minorEastAsia"/>
        </w:rPr>
      </w:pP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96311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Next</w:t>
            </w:r>
            <w:r w:rsidR="0096311B">
              <w:rPr>
                <w:rFonts w:ascii="Helvetica" w:hAnsi="Helvetica" w:cs="Helvetica"/>
                <w:color w:val="000000"/>
                <w:sz w:val="18"/>
                <w:szCs w:val="18"/>
                <w:shd w:val="clear" w:color="auto" w:fill="FFFFFF"/>
                <w:lang w:val="en-GB"/>
              </w:rPr>
              <w:t>End</w:t>
            </w:r>
            <w:r>
              <w:rPr>
                <w:rFonts w:ascii="Helvetica" w:hAnsi="Helvetica" w:cs="Helvetica"/>
                <w:color w:val="000000"/>
                <w:sz w:val="18"/>
                <w:szCs w:val="18"/>
                <w:shd w:val="clear" w:color="auto" w:fill="FFFFFF"/>
                <w:lang w:val="en-GB"/>
              </w:rPr>
              <w:t>(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lastRenderedPageBreak/>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7"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F443E3">
      <w:pPr>
        <w:pStyle w:val="EndNoteBibliography"/>
        <w:jc w:val="left"/>
        <w:rPr>
          <w:rFonts w:eastAsiaTheme="minorEastAsia"/>
          <w:i/>
        </w:rPr>
      </w:pP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Example of pseudo code for Blinky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Choose 10 number from (position.x - 5, position.x + 5) as X coordinate of target positions  </w:t>
      </w: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Choose 10 number from (position.y - 5, position.y + 5) as Y coordinate of target positions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Add those positions to target position list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While(true) {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F443E3">
        <w:rPr>
          <w:rFonts w:ascii="Consolas" w:eastAsia="宋体" w:hAnsi="Consolas" w:cs="宋体"/>
          <w:color w:val="000000"/>
          <w:kern w:val="0"/>
          <w:sz w:val="18"/>
          <w:szCs w:val="18"/>
          <w:bdr w:val="none" w:sz="0" w:space="0" w:color="auto" w:frame="1"/>
          <w:lang w:val="en-US"/>
        </w:rPr>
        <w:t>Choose a position from the list, move to the position  </w:t>
      </w: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F443E3">
        <w:rPr>
          <w:rFonts w:ascii="Consolas" w:eastAsia="宋体" w:hAnsi="Consolas" w:cs="宋体"/>
          <w:color w:val="000000"/>
          <w:kern w:val="0"/>
          <w:sz w:val="18"/>
          <w:szCs w:val="18"/>
          <w:bdr w:val="none" w:sz="0" w:space="0" w:color="auto" w:frame="1"/>
          <w:lang w:val="en-US"/>
        </w:rPr>
        <w:t>After reaching the target position, choose another one from the list  </w:t>
      </w:r>
    </w:p>
    <w:p w:rsidR="00F34ADF"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  </w:t>
      </w: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8">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5D5A18" w:rsidRPr="008B201D" w:rsidRDefault="008341FD" w:rsidP="008B201D">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lastRenderedPageBreak/>
        <w:t>//Example of pseudo code for Chaser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Update()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Cast rays to up, down, right, left four directions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If(ray hit a PacMan)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r w:rsidRPr="008B201D">
        <w:rPr>
          <w:rFonts w:ascii="Consolas" w:eastAsia="宋体" w:hAnsi="Consolas" w:cs="宋体"/>
          <w:color w:val="FF0000"/>
          <w:kern w:val="0"/>
          <w:sz w:val="18"/>
          <w:szCs w:val="18"/>
          <w:bdr w:val="none" w:sz="0" w:space="0" w:color="auto" w:frame="1"/>
          <w:lang w:val="en-US"/>
        </w:rPr>
        <w:t>TargetPosition</w:t>
      </w:r>
      <w:r w:rsidRPr="008B201D">
        <w:rPr>
          <w:rFonts w:ascii="Consolas" w:eastAsia="宋体" w:hAnsi="Consolas" w:cs="宋体"/>
          <w:color w:val="000000"/>
          <w:kern w:val="0"/>
          <w:sz w:val="18"/>
          <w:szCs w:val="18"/>
          <w:bdr w:val="none" w:sz="0" w:space="0" w:color="auto" w:frame="1"/>
          <w:lang w:val="en-US"/>
        </w:rPr>
        <w:t> = </w:t>
      </w:r>
      <w:r w:rsidRPr="008B201D">
        <w:rPr>
          <w:rFonts w:ascii="Consolas" w:eastAsia="宋体" w:hAnsi="Consolas" w:cs="宋体"/>
          <w:color w:val="0000FF"/>
          <w:kern w:val="0"/>
          <w:sz w:val="18"/>
          <w:szCs w:val="18"/>
          <w:bdr w:val="none" w:sz="0" w:space="0" w:color="auto" w:frame="1"/>
          <w:lang w:val="en-US"/>
        </w:rPr>
        <w:t>PacMan</w:t>
      </w:r>
      <w:r w:rsidRPr="008B201D">
        <w:rPr>
          <w:rFonts w:ascii="Consolas" w:eastAsia="宋体" w:hAnsi="Consolas" w:cs="宋体"/>
          <w:color w:val="000000"/>
          <w:kern w:val="0"/>
          <w:sz w:val="18"/>
          <w:szCs w:val="18"/>
          <w:bdr w:val="none" w:sz="0" w:space="0" w:color="auto" w:frame="1"/>
          <w:lang w:val="en-US"/>
        </w:rPr>
        <w:t>.position, </w:t>
      </w:r>
      <w:r w:rsidRPr="008B201D">
        <w:rPr>
          <w:rFonts w:ascii="Consolas" w:eastAsia="宋体" w:hAnsi="Consolas" w:cs="宋体"/>
          <w:color w:val="FF0000"/>
          <w:kern w:val="0"/>
          <w:sz w:val="18"/>
          <w:szCs w:val="18"/>
          <w:bdr w:val="none" w:sz="0" w:space="0" w:color="auto" w:frame="1"/>
          <w:lang w:val="en-US"/>
        </w:rPr>
        <w:t>targetDirection</w:t>
      </w:r>
      <w:r w:rsidRPr="008B201D">
        <w:rPr>
          <w:rFonts w:ascii="Consolas" w:eastAsia="宋体" w:hAnsi="Consolas" w:cs="宋体"/>
          <w:color w:val="000000"/>
          <w:kern w:val="0"/>
          <w:sz w:val="18"/>
          <w:szCs w:val="18"/>
          <w:bdr w:val="none" w:sz="0" w:space="0" w:color="auto" w:frame="1"/>
          <w:lang w:val="en-US"/>
        </w:rPr>
        <w:t> = </w:t>
      </w:r>
      <w:r w:rsidRPr="008B201D">
        <w:rPr>
          <w:rFonts w:ascii="Consolas" w:eastAsia="宋体" w:hAnsi="Consolas" w:cs="宋体"/>
          <w:color w:val="0000FF"/>
          <w:kern w:val="0"/>
          <w:sz w:val="18"/>
          <w:szCs w:val="18"/>
          <w:bdr w:val="none" w:sz="0" w:space="0" w:color="auto" w:frame="1"/>
          <w:lang w:val="en-US"/>
        </w:rPr>
        <w:t>PacMan</w:t>
      </w:r>
      <w:r w:rsidRPr="008B201D">
        <w:rPr>
          <w:rFonts w:ascii="Consolas" w:eastAsia="宋体" w:hAnsi="Consolas" w:cs="宋体"/>
          <w:color w:val="000000"/>
          <w:kern w:val="0"/>
          <w:sz w:val="18"/>
          <w:szCs w:val="18"/>
          <w:bdr w:val="none" w:sz="0" w:space="0" w:color="auto" w:frame="1"/>
          <w:lang w:val="en-US"/>
        </w:rPr>
        <w:t>.direction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MoveToPosition(targetPosition)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After arriving the position, turn to the target direction and move ahead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If(Chaser hit a wall &amp;&amp; targetDirection is null), then stop and scan PacMan again  </w:t>
      </w:r>
    </w:p>
    <w:p w:rsidR="00827D8B"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E45A83" w:rsidP="002F64FC">
      <w:pPr>
        <w:pStyle w:val="a3"/>
        <w:keepNext/>
        <w:spacing w:line="276" w:lineRule="auto"/>
        <w:ind w:left="841"/>
        <w:jc w:val="center"/>
      </w:pPr>
      <w:r>
        <w:rPr>
          <w:rFonts w:eastAsiaTheme="minorEastAsia"/>
          <w:b/>
          <w:lang w:val="en-GB"/>
        </w:rPr>
        <w:pict>
          <v:shape id="_x0000_i1037" type="#_x0000_t75" style="width:246.85pt;height:84.15pt">
            <v:imagedata r:id="rId29"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r w:rsidR="000B4054">
              <w:rPr>
                <w:rFonts w:ascii="Helvetica" w:eastAsiaTheme="minorEastAsia" w:hAnsi="Helvetica" w:cs="Helvetica"/>
                <w:color w:val="000000"/>
                <w:sz w:val="18"/>
                <w:szCs w:val="18"/>
                <w:shd w:val="clear" w:color="auto" w:fill="FFFFFF"/>
                <w:lang w:val="en-GB"/>
              </w:rPr>
              <w:t>[ ]</w:t>
            </w:r>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E45A83" w:rsidP="00FC6AE1">
      <w:pPr>
        <w:pStyle w:val="EndNoteBibliography"/>
        <w:keepNext/>
        <w:spacing w:line="276" w:lineRule="auto"/>
        <w:jc w:val="center"/>
      </w:pPr>
      <w:r>
        <w:rPr>
          <w:rFonts w:eastAsiaTheme="minorEastAsia"/>
          <w:i/>
        </w:rPr>
        <w:pict>
          <v:shape id="_x0000_i1038" type="#_x0000_t75" style="width:247.8pt;height:166.45pt">
            <v:imagedata r:id="rId30"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Example pseudo code for getAllPotentialPath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Function getAllPotentialPaths()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List </w:t>
      </w:r>
      <w:r w:rsidRPr="008B201D">
        <w:rPr>
          <w:rFonts w:ascii="Consolas" w:eastAsia="宋体" w:hAnsi="Consolas" w:cs="宋体"/>
          <w:color w:val="0000FF"/>
          <w:kern w:val="0"/>
          <w:sz w:val="16"/>
          <w:szCs w:val="18"/>
          <w:bdr w:val="none" w:sz="0" w:space="0" w:color="auto" w:frame="1"/>
          <w:lang w:val="en-US"/>
        </w:rPr>
        <w:t>list</w:t>
      </w:r>
      <w:r w:rsidRPr="008B201D">
        <w:rPr>
          <w:rFonts w:ascii="Consolas" w:eastAsia="宋体" w:hAnsi="Consolas" w:cs="宋体"/>
          <w:color w:val="FF0000"/>
          <w:kern w:val="0"/>
          <w:sz w:val="16"/>
          <w:szCs w:val="18"/>
          <w:bdr w:val="none" w:sz="0" w:space="0" w:color="auto" w:frame="1"/>
          <w:lang w:val="en-US"/>
        </w:rPr>
        <w:t>listOfPotentialTerminalPoints</w:t>
      </w:r>
      <w:r w:rsidRPr="008B201D">
        <w:rPr>
          <w:rFonts w:ascii="Consolas" w:eastAsia="宋体" w:hAnsi="Consolas" w:cs="宋体"/>
          <w:color w:val="000000"/>
          <w:kern w:val="0"/>
          <w:sz w:val="16"/>
          <w:szCs w:val="18"/>
          <w:bdr w:val="none" w:sz="0" w:space="0" w:color="auto" w:frame="1"/>
          <w:lang w:val="en-US"/>
        </w:rPr>
        <w:t> = list</w:t>
      </w:r>
      <w:r w:rsidRPr="008B201D">
        <w:rPr>
          <w:rFonts w:ascii="Consolas" w:eastAsia="宋体" w:hAnsi="Consolas" w:cs="宋体"/>
          <w:b/>
          <w:bCs/>
          <w:color w:val="006699"/>
          <w:kern w:val="0"/>
          <w:sz w:val="16"/>
          <w:szCs w:val="18"/>
          <w:bdr w:val="none" w:sz="0" w:space="0" w:color="auto" w:frame="1"/>
          <w:lang w:val="en-US"/>
        </w:rPr>
        <w:t>&lt;Vector3&gt;</w:t>
      </w: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lastRenderedPageBreak/>
        <w:t>        For (int </w:t>
      </w:r>
      <w:r w:rsidRPr="008B201D">
        <w:rPr>
          <w:rFonts w:ascii="Consolas" w:eastAsia="宋体" w:hAnsi="Consolas" w:cs="宋体"/>
          <w:color w:val="FF0000"/>
          <w:kern w:val="0"/>
          <w:sz w:val="16"/>
          <w:szCs w:val="18"/>
          <w:bdr w:val="none" w:sz="0" w:space="0" w:color="auto" w:frame="1"/>
          <w:lang w:val="en-US"/>
        </w:rPr>
        <w:t>i</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self</w:t>
      </w:r>
      <w:r w:rsidRPr="008B201D">
        <w:rPr>
          <w:rFonts w:ascii="Consolas" w:eastAsia="宋体" w:hAnsi="Consolas" w:cs="宋体"/>
          <w:color w:val="000000"/>
          <w:kern w:val="0"/>
          <w:sz w:val="16"/>
          <w:szCs w:val="18"/>
          <w:bdr w:val="none" w:sz="0" w:space="0" w:color="auto" w:frame="1"/>
          <w:lang w:val="en-US"/>
        </w:rPr>
        <w:t>.position.x – 3; i</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self.position.x + 3; i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i, self.position.y + 3)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i, self.position.y - 3)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int </w:t>
      </w:r>
      <w:r w:rsidRPr="008B201D">
        <w:rPr>
          <w:rFonts w:ascii="Consolas" w:eastAsia="宋体" w:hAnsi="Consolas" w:cs="宋体"/>
          <w:color w:val="FF0000"/>
          <w:kern w:val="0"/>
          <w:sz w:val="16"/>
          <w:szCs w:val="18"/>
          <w:bdr w:val="none" w:sz="0" w:space="0" w:color="auto" w:frame="1"/>
          <w:lang w:val="en-US"/>
        </w:rPr>
        <w:t>i</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self</w:t>
      </w:r>
      <w:r w:rsidRPr="008B201D">
        <w:rPr>
          <w:rFonts w:ascii="Consolas" w:eastAsia="宋体" w:hAnsi="Consolas" w:cs="宋体"/>
          <w:color w:val="000000"/>
          <w:kern w:val="0"/>
          <w:sz w:val="16"/>
          <w:szCs w:val="18"/>
          <w:bdr w:val="none" w:sz="0" w:space="0" w:color="auto" w:frame="1"/>
          <w:lang w:val="en-US"/>
        </w:rPr>
        <w:t>.position.y – 3; i</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self.position.y + 3; i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self.position.x + 3, i)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self.position.x - 3, i)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each point in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FF0000"/>
          <w:kern w:val="0"/>
          <w:sz w:val="16"/>
          <w:szCs w:val="18"/>
          <w:bdr w:val="none" w:sz="0" w:space="0" w:color="auto" w:frame="1"/>
          <w:lang w:val="en-US"/>
        </w:rPr>
        <w:t>Path</w:t>
      </w:r>
      <w:r w:rsidRPr="008B201D">
        <w:rPr>
          <w:rFonts w:ascii="Consolas" w:eastAsia="宋体" w:hAnsi="Consolas" w:cs="宋体"/>
          <w:color w:val="000000"/>
          <w:kern w:val="0"/>
          <w:sz w:val="16"/>
          <w:szCs w:val="18"/>
          <w:bdr w:val="none" w:sz="0" w:space="0" w:color="auto" w:frame="1"/>
          <w:lang w:val="en-US"/>
        </w:rPr>
        <w:t> = </w:t>
      </w:r>
      <w:r w:rsidRPr="008B201D">
        <w:rPr>
          <w:rFonts w:ascii="Consolas" w:eastAsia="宋体" w:hAnsi="Consolas" w:cs="宋体"/>
          <w:color w:val="0000FF"/>
          <w:kern w:val="0"/>
          <w:sz w:val="16"/>
          <w:szCs w:val="18"/>
          <w:bdr w:val="none" w:sz="0" w:space="0" w:color="auto" w:frame="1"/>
          <w:lang w:val="en-US"/>
        </w:rPr>
        <w:t>aStarSearch</w:t>
      </w:r>
      <w:r w:rsidRPr="008B201D">
        <w:rPr>
          <w:rFonts w:ascii="Consolas" w:eastAsia="宋体" w:hAnsi="Consolas" w:cs="宋体"/>
          <w:color w:val="000000"/>
          <w:kern w:val="0"/>
          <w:sz w:val="16"/>
          <w:szCs w:val="18"/>
          <w:bdr w:val="none" w:sz="0" w:space="0" w:color="auto" w:frame="1"/>
          <w:lang w:val="en-US"/>
        </w:rPr>
        <w:t>(poin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listOfPotentialPaths.add(Path)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Function aStarSearch(Vector3 end){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Vector3[ ] path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Put position of PacMan into a OPEN list, OPEN list stores unvisited cell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A CLOSE list will be used to store visited cell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n) of the each </w:t>
      </w:r>
      <w:r w:rsidRPr="00BB260C">
        <w:rPr>
          <w:rFonts w:ascii="Consolas" w:eastAsia="宋体" w:hAnsi="Consolas" w:cs="宋体"/>
          <w:color w:val="000000" w:themeColor="text1"/>
          <w:kern w:val="0"/>
          <w:sz w:val="16"/>
          <w:szCs w:val="18"/>
          <w:bdr w:val="none" w:sz="0" w:space="0" w:color="auto" w:frame="1"/>
          <w:lang w:val="en-US"/>
        </w:rPr>
        <w: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actual</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distance from the start point to this point + (abs(end.x – startPoint.x) + abs(end.y – startPoint.y))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hile(OPEN != Null){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Curren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the</w:t>
      </w:r>
      <w:r w:rsidRPr="008B201D">
        <w:rPr>
          <w:rFonts w:ascii="Consolas" w:eastAsia="宋体" w:hAnsi="Consolas" w:cs="宋体"/>
          <w:color w:val="000000"/>
          <w:kern w:val="0"/>
          <w:sz w:val="16"/>
          <w:szCs w:val="18"/>
          <w:bdr w:val="none" w:sz="0" w:space="0" w:color="auto" w:frame="1"/>
          <w:lang w:val="en-US"/>
        </w:rPr>
        <w:t> point which has the least f(n)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w:t>
      </w:r>
      <w:r w:rsidRPr="00BB260C">
        <w:rPr>
          <w:rFonts w:ascii="Consolas" w:eastAsia="宋体" w:hAnsi="Consolas" w:cs="宋体"/>
          <w:color w:val="000000" w:themeColor="text1"/>
          <w:kern w:val="0"/>
          <w:sz w:val="16"/>
          <w:szCs w:val="18"/>
          <w:bdr w:val="none" w:sz="0" w:space="0" w:color="auto" w:frame="1"/>
          <w:lang w:val="en-US"/>
        </w:rPr>
        <w:t>curren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end), then break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every non-wall neighbour cell X of current cell){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mpute its f(X)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this cell is in OPEN){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new f(X) </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b/>
          <w:bCs/>
          <w:color w:val="006699"/>
          <w:kern w:val="0"/>
          <w:sz w:val="16"/>
          <w:szCs w:val="18"/>
          <w:bdr w:val="none" w:sz="0" w:space="0" w:color="auto" w:frame="1"/>
          <w:lang w:val="en-US"/>
        </w:rPr>
        <w:t>old</w:t>
      </w:r>
      <w:r w:rsidRPr="008B201D">
        <w:rPr>
          <w:rFonts w:ascii="Consolas" w:eastAsia="宋体" w:hAnsi="Consolas" w:cs="宋体"/>
          <w:color w:val="000000"/>
          <w:kern w:val="0"/>
          <w:sz w:val="16"/>
          <w:szCs w:val="18"/>
          <w:bdr w:val="none" w:sz="0" w:space="0" w:color="auto" w:frame="1"/>
          <w:lang w:val="en-US"/>
        </w:rPr>
        <w:t> f(n) in the OPEN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Set n as the parent of X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Update f(n) in the OPEN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else if (this cell is in CLOSE)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ntinue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else if ( X is not in OPEN or CLOSE)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Set n as the parent of X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mpute f(X)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Add X to OPEN list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Remove n from OPEN list and add it to CLOSE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path</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points</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that move along parent cell from end point to the start poin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Return path  </w:t>
      </w:r>
    </w:p>
    <w:p w:rsidR="0000660B"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7A1266" w:rsidRPr="00780859" w:rsidRDefault="00E2781E" w:rsidP="00780859">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195CC8">
        <w:rPr>
          <w:rFonts w:eastAsiaTheme="minorEastAsia"/>
        </w:rPr>
        <w:t>move to the predicated destination.</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Example of pseudo code for behaviour of an Ambusher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While(True) {  </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Get all potential paths of the PacMan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For each path in potential paths list {  </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            Expected </w:t>
      </w:r>
      <w:r w:rsidRPr="00780859">
        <w:rPr>
          <w:rFonts w:ascii="Consolas" w:eastAsia="宋体" w:hAnsi="Consolas" w:cs="宋体"/>
          <w:color w:val="000000" w:themeColor="text1"/>
          <w:kern w:val="0"/>
          <w:sz w:val="18"/>
          <w:szCs w:val="18"/>
          <w:bdr w:val="none" w:sz="0" w:space="0" w:color="auto" w:frame="1"/>
          <w:lang w:val="en-US"/>
        </w:rPr>
        <w:t>profit </w:t>
      </w:r>
      <w:r w:rsidRPr="00780859">
        <w:rPr>
          <w:rFonts w:ascii="Consolas" w:eastAsia="宋体" w:hAnsi="Consolas" w:cs="宋体"/>
          <w:color w:val="000000"/>
          <w:kern w:val="0"/>
          <w:sz w:val="18"/>
          <w:szCs w:val="18"/>
          <w:bdr w:val="none" w:sz="0" w:space="0" w:color="auto" w:frame="1"/>
          <w:lang w:val="en-US"/>
        </w:rPr>
        <w:t>= </w:t>
      </w:r>
      <w:r w:rsidRPr="00780859">
        <w:rPr>
          <w:rFonts w:ascii="Consolas" w:eastAsia="宋体" w:hAnsi="Consolas" w:cs="宋体"/>
          <w:color w:val="000000" w:themeColor="text1"/>
          <w:kern w:val="0"/>
          <w:sz w:val="18"/>
          <w:szCs w:val="18"/>
          <w:bdr w:val="none" w:sz="0" w:space="0" w:color="auto" w:frame="1"/>
          <w:lang w:val="en-US"/>
        </w:rPr>
        <w:t>number </w:t>
      </w:r>
      <w:r w:rsidRPr="00780859">
        <w:rPr>
          <w:rFonts w:ascii="Consolas" w:eastAsia="宋体" w:hAnsi="Consolas" w:cs="宋体"/>
          <w:color w:val="000000"/>
          <w:kern w:val="0"/>
          <w:sz w:val="18"/>
          <w:szCs w:val="18"/>
          <w:bdr w:val="none" w:sz="0" w:space="0" w:color="auto" w:frame="1"/>
          <w:lang w:val="en-US"/>
        </w:rPr>
        <w:t>of PacDots in path + 10 * number of Items in path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  </w:t>
      </w:r>
    </w:p>
    <w:p w:rsidR="00780859" w:rsidRPr="00780859" w:rsidRDefault="005B050D" w:rsidP="005B050D">
      <w:pPr>
        <w:widowControl/>
        <w:numPr>
          <w:ilvl w:val="0"/>
          <w:numId w:val="46"/>
        </w:numPr>
        <w:pBdr>
          <w:left w:val="single" w:sz="18" w:space="0" w:color="6CE26C"/>
        </w:pBdr>
        <w:shd w:val="clear" w:color="auto" w:fill="FFFFFF"/>
        <w:spacing w:before="100" w:beforeAutospacing="1" w:after="100" w:afterAutospacing="1" w:line="240" w:lineRule="exact"/>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80859" w:rsidRPr="00780859">
        <w:rPr>
          <w:rFonts w:ascii="Consolas" w:eastAsia="宋体" w:hAnsi="Consolas" w:cs="宋体"/>
          <w:color w:val="000000"/>
          <w:kern w:val="0"/>
          <w:sz w:val="18"/>
          <w:szCs w:val="18"/>
          <w:bdr w:val="none" w:sz="0" w:space="0" w:color="auto" w:frame="1"/>
          <w:lang w:val="en-US"/>
        </w:rPr>
        <w:t>Predicated </w:t>
      </w:r>
      <w:r w:rsidR="00780859" w:rsidRPr="00780859">
        <w:rPr>
          <w:rFonts w:ascii="Consolas" w:eastAsia="宋体" w:hAnsi="Consolas" w:cs="宋体"/>
          <w:color w:val="000000" w:themeColor="text1"/>
          <w:kern w:val="0"/>
          <w:sz w:val="18"/>
          <w:szCs w:val="18"/>
          <w:bdr w:val="none" w:sz="0" w:space="0" w:color="auto" w:frame="1"/>
          <w:lang w:val="en-US"/>
        </w:rPr>
        <w:t>path </w:t>
      </w:r>
      <w:r w:rsidR="00780859" w:rsidRPr="00780859">
        <w:rPr>
          <w:rFonts w:ascii="Consolas" w:eastAsia="宋体" w:hAnsi="Consolas" w:cs="宋体"/>
          <w:color w:val="000000"/>
          <w:kern w:val="0"/>
          <w:sz w:val="18"/>
          <w:szCs w:val="18"/>
          <w:bdr w:val="none" w:sz="0" w:space="0" w:color="auto" w:frame="1"/>
          <w:lang w:val="en-US"/>
        </w:rPr>
        <w:t>= </w:t>
      </w:r>
      <w:r w:rsidR="00780859" w:rsidRPr="00780859">
        <w:rPr>
          <w:rFonts w:ascii="Consolas" w:eastAsia="宋体" w:hAnsi="Consolas" w:cs="宋体"/>
          <w:color w:val="000000" w:themeColor="text1"/>
          <w:kern w:val="0"/>
          <w:sz w:val="18"/>
          <w:szCs w:val="18"/>
          <w:bdr w:val="none" w:sz="0" w:space="0" w:color="auto" w:frame="1"/>
          <w:lang w:val="en-US"/>
        </w:rPr>
        <w:t>potential </w:t>
      </w:r>
      <w:r w:rsidR="00780859" w:rsidRPr="00780859">
        <w:rPr>
          <w:rFonts w:ascii="Consolas" w:eastAsia="宋体" w:hAnsi="Consolas" w:cs="宋体"/>
          <w:color w:val="000000"/>
          <w:kern w:val="0"/>
          <w:sz w:val="18"/>
          <w:szCs w:val="18"/>
          <w:bdr w:val="none" w:sz="0" w:space="0" w:color="auto" w:frame="1"/>
          <w:lang w:val="en-US"/>
        </w:rPr>
        <w:t>path with most profit  </w:t>
      </w:r>
    </w:p>
    <w:p w:rsidR="00780859" w:rsidRPr="00780859" w:rsidRDefault="005B050D"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t>Set the end of predicated path as Ambusher’s next destionation</w:t>
      </w:r>
      <w:r w:rsidR="00780859" w:rsidRPr="00780859">
        <w:rPr>
          <w:rFonts w:ascii="Consolas" w:eastAsia="宋体" w:hAnsi="Consolas" w:cs="宋体"/>
          <w:color w:val="000000"/>
          <w:kern w:val="0"/>
          <w:sz w:val="18"/>
          <w:szCs w:val="18"/>
          <w:bdr w:val="none" w:sz="0" w:space="0" w:color="auto" w:frame="1"/>
          <w:lang w:val="en-US"/>
        </w:rPr>
        <w:t>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lastRenderedPageBreak/>
        <w:t>}  </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r>
        <w:rPr>
          <w:rFonts w:eastAsiaTheme="minorEastAsia"/>
          <w:i/>
          <w:lang w:val="en-GB"/>
        </w:rPr>
        <w:t xml:space="preserve">DecideMoveDirection()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Example of pseudo code for behaviour of a Thief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Override OnColliderEnter(Collider){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w:t>
      </w:r>
      <w:r w:rsidRPr="00BF4FF4">
        <w:rPr>
          <w:rFonts w:ascii="Consolas" w:eastAsia="宋体" w:hAnsi="Consolas" w:cs="宋体"/>
          <w:color w:val="FF0000"/>
          <w:kern w:val="0"/>
          <w:sz w:val="16"/>
          <w:szCs w:val="18"/>
          <w:bdr w:val="none" w:sz="0" w:space="0" w:color="auto" w:frame="1"/>
          <w:lang w:val="en-US"/>
        </w:rPr>
        <w:t>Collider.type</w:t>
      </w:r>
      <w:r w:rsidRPr="00BF4FF4">
        <w:rPr>
          <w:rFonts w:ascii="Consolas" w:eastAsia="宋体" w:hAnsi="Consolas" w:cs="宋体"/>
          <w:color w:val="000000"/>
          <w:kern w:val="0"/>
          <w:sz w:val="16"/>
          <w:szCs w:val="18"/>
          <w:bdr w:val="none" w:sz="0" w:space="0" w:color="auto" w:frame="1"/>
          <w:lang w:val="en-US"/>
        </w:rPr>
        <w:t> == PacDo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NumberOfStolenPacDots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Destory that PacDo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Else if (</w:t>
      </w:r>
      <w:r w:rsidRPr="00BF4FF4">
        <w:rPr>
          <w:rFonts w:ascii="Consolas" w:eastAsia="宋体" w:hAnsi="Consolas" w:cs="宋体"/>
          <w:color w:val="FF0000"/>
          <w:kern w:val="0"/>
          <w:sz w:val="16"/>
          <w:szCs w:val="18"/>
          <w:bdr w:val="none" w:sz="0" w:space="0" w:color="auto" w:frame="1"/>
          <w:lang w:val="en-US"/>
        </w:rPr>
        <w:t>Collider.type</w:t>
      </w:r>
      <w:r w:rsidRPr="00BF4FF4">
        <w:rPr>
          <w:rFonts w:ascii="Consolas" w:eastAsia="宋体" w:hAnsi="Consolas" w:cs="宋体"/>
          <w:color w:val="000000"/>
          <w:kern w:val="0"/>
          <w:sz w:val="16"/>
          <w:szCs w:val="18"/>
          <w:bdr w:val="none" w:sz="0" w:space="0" w:color="auto" w:frame="1"/>
          <w:lang w:val="en-US"/>
        </w:rPr>
        <w:t> == PacMan)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Self.destroy()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PacMan.points</w:t>
      </w:r>
      <w:r w:rsidRPr="00BF4FF4">
        <w:rPr>
          <w:rFonts w:ascii="Consolas" w:eastAsia="宋体" w:hAnsi="Consolas" w:cs="宋体"/>
          <w:color w:val="000000"/>
          <w:kern w:val="0"/>
          <w:sz w:val="16"/>
          <w:szCs w:val="18"/>
          <w:bdr w:val="none" w:sz="0" w:space="0" w:color="auto" w:frame="1"/>
          <w:lang w:val="en-US"/>
        </w:rPr>
        <w:t> = PacMan.points + numberOfStolenPacDots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PacMan.energy</w:t>
      </w:r>
      <w:r w:rsidRPr="00BF4FF4">
        <w:rPr>
          <w:rFonts w:ascii="Consolas" w:eastAsia="宋体" w:hAnsi="Consolas" w:cs="宋体"/>
          <w:color w:val="000000"/>
          <w:kern w:val="0"/>
          <w:sz w:val="16"/>
          <w:szCs w:val="18"/>
          <w:bdr w:val="none" w:sz="0" w:space="0" w:color="auto" w:frame="1"/>
          <w:lang w:val="en-US"/>
        </w:rPr>
        <w:t> = PacMan.energy + numberOfStolenPacDots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Function decideMoveDirection()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Vector3 </w:t>
      </w:r>
      <w:r w:rsidRPr="00BF4FF4">
        <w:rPr>
          <w:rFonts w:ascii="Consolas" w:eastAsia="宋体" w:hAnsi="Consolas" w:cs="宋体"/>
          <w:color w:val="FF0000"/>
          <w:kern w:val="0"/>
          <w:sz w:val="16"/>
          <w:szCs w:val="18"/>
          <w:bdr w:val="none" w:sz="0" w:space="0" w:color="auto" w:frame="1"/>
          <w:lang w:val="en-US"/>
        </w:rPr>
        <w:t>relativePosi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PacMan</w:t>
      </w:r>
      <w:r w:rsidRPr="00BF4FF4">
        <w:rPr>
          <w:rFonts w:ascii="Consolas" w:eastAsia="宋体" w:hAnsi="Consolas" w:cs="宋体"/>
          <w:color w:val="000000"/>
          <w:kern w:val="0"/>
          <w:sz w:val="16"/>
          <w:szCs w:val="18"/>
          <w:bdr w:val="none" w:sz="0" w:space="0" w:color="auto" w:frame="1"/>
          <w:lang w:val="en-US"/>
        </w:rPr>
        <w:t>.position – Thief.positio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 relativePosition.y.abs)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right, lef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lastRenderedPageBreak/>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right, up, down, lef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down, right, left, up]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 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left, down, up, lef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Function Update()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DecideMoveDirectio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Move in direction MoveDirectionSequence[0]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1]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2]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3]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486077" w:rsidRPr="00327438" w:rsidRDefault="00486077" w:rsidP="00D210E7">
      <w:pPr>
        <w:pStyle w:val="EndNoteBibliography"/>
        <w:ind w:left="781"/>
        <w:jc w:val="left"/>
        <w:rPr>
          <w:rFonts w:asciiTheme="minorHAnsi" w:eastAsiaTheme="minorHAnsi" w:hAnsiTheme="minorHAnsi"/>
          <w:i/>
        </w:rPr>
      </w:pPr>
    </w:p>
    <w:p w:rsidR="00486077" w:rsidRDefault="00486077" w:rsidP="005A404A">
      <w:pPr>
        <w:pStyle w:val="a3"/>
        <w:numPr>
          <w:ilvl w:val="0"/>
          <w:numId w:val="1"/>
        </w:numPr>
        <w:spacing w:line="276" w:lineRule="auto"/>
        <w:rPr>
          <w:rFonts w:eastAsiaTheme="minorEastAsia"/>
          <w:b/>
          <w:lang w:val="en-GB"/>
        </w:rPr>
      </w:pPr>
      <w:r>
        <w:rPr>
          <w:rFonts w:eastAsiaTheme="minorEastAsia" w:hint="eastAsia"/>
          <w:b/>
          <w:lang w:val="en-GB"/>
        </w:rPr>
        <w:t>R</w:t>
      </w:r>
      <w:r>
        <w:rPr>
          <w:rFonts w:eastAsiaTheme="minorEastAsia"/>
          <w:b/>
          <w:lang w:val="en-GB"/>
        </w:rPr>
        <w:t>ealisation</w:t>
      </w:r>
    </w:p>
    <w:p w:rsidR="00486077" w:rsidRDefault="00486077" w:rsidP="00486077">
      <w:pPr>
        <w:pStyle w:val="a3"/>
        <w:spacing w:line="276" w:lineRule="auto"/>
        <w:rPr>
          <w:rFonts w:eastAsiaTheme="minorEastAsia"/>
          <w:lang w:val="en-GB"/>
        </w:rPr>
      </w:pPr>
      <w:r w:rsidRPr="00486077">
        <w:rPr>
          <w:rFonts w:eastAsiaTheme="minorEastAsia"/>
          <w:lang w:val="en-GB"/>
        </w:rPr>
        <w:t>In the implement stage</w:t>
      </w:r>
    </w:p>
    <w:p w:rsidR="000C6A84" w:rsidRDefault="000C6A84" w:rsidP="00486077">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The 3D model for the PacMan is created using MagicaVoxel.</w:t>
      </w:r>
    </w:p>
    <w:p w:rsidR="00486077" w:rsidRPr="00486077" w:rsidRDefault="00486077" w:rsidP="00486077">
      <w:pPr>
        <w:pStyle w:val="a3"/>
        <w:spacing w:line="276" w:lineRule="auto"/>
        <w:rPr>
          <w:rFonts w:eastAsiaTheme="minorEastAsia"/>
          <w:lang w:val="en-GB"/>
        </w:rPr>
      </w:pPr>
    </w:p>
    <w:p w:rsidR="00BE41F4" w:rsidRPr="00856E86" w:rsidRDefault="005E61A5" w:rsidP="005A404A">
      <w:pPr>
        <w:pStyle w:val="a3"/>
        <w:numPr>
          <w:ilvl w:val="0"/>
          <w:numId w:val="1"/>
        </w:numPr>
        <w:spacing w:line="276" w:lineRule="auto"/>
        <w:rPr>
          <w:rFonts w:eastAsiaTheme="minorEastAsia"/>
          <w:b/>
          <w:lang w:val="en-GB"/>
        </w:rPr>
      </w:pPr>
      <w:r>
        <w:rPr>
          <w:rFonts w:eastAsiaTheme="minorEastAsia"/>
          <w:b/>
          <w:lang w:val="en-GB"/>
        </w:rPr>
        <w:t>Evaluatio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w:t>
      </w:r>
      <w:r w:rsidR="00C118C7">
        <w:rPr>
          <w:rFonts w:eastAsiaTheme="minorEastAsia"/>
          <w:lang w:val="en-GB"/>
        </w:rPr>
        <w:t xml:space="preserve"> divided into three parts: </w:t>
      </w:r>
      <w:r w:rsidR="000320C3">
        <w:rPr>
          <w:rFonts w:eastAsiaTheme="minorEastAsia"/>
          <w:lang w:val="en-GB"/>
        </w:rPr>
        <w:t>test</w:t>
      </w:r>
      <w:r w:rsidR="00C118C7">
        <w:rPr>
          <w:rFonts w:eastAsiaTheme="minorEastAsia"/>
          <w:lang w:val="en-GB"/>
        </w:rPr>
        <w:t xml:space="preserve"> for each component</w:t>
      </w:r>
      <w:r w:rsidR="00212C1E">
        <w:rPr>
          <w:rFonts w:eastAsiaTheme="minorEastAsia"/>
          <w:lang w:val="en-GB"/>
        </w:rPr>
        <w:t xml:space="preserve">, performance tests and </w:t>
      </w:r>
      <w:r w:rsidR="00AF610F">
        <w:rPr>
          <w:rFonts w:eastAsiaTheme="minorEastAsia"/>
          <w:lang w:val="en-GB"/>
        </w:rPr>
        <w:t xml:space="preserve">player’s feedback. </w:t>
      </w:r>
      <w:r w:rsidR="000320C3">
        <w:rPr>
          <w:rFonts w:eastAsiaTheme="minorEastAsia"/>
          <w:lang w:val="en-GB"/>
        </w:rPr>
        <w:t>Test</w:t>
      </w:r>
      <w:r w:rsidR="004A4849">
        <w:rPr>
          <w:rFonts w:eastAsiaTheme="minorEastAsia"/>
          <w:lang w:val="en-GB"/>
        </w:rPr>
        <w:t xml:space="preserve"> </w:t>
      </w:r>
      <w:r w:rsidR="000320C3">
        <w:rPr>
          <w:rFonts w:eastAsiaTheme="minorEastAsia"/>
          <w:lang w:val="en-GB"/>
        </w:rPr>
        <w:t xml:space="preserve">for each component </w:t>
      </w:r>
      <w:r w:rsidR="004A4849">
        <w:rPr>
          <w:rFonts w:eastAsiaTheme="minorEastAsia"/>
          <w:lang w:val="en-GB"/>
        </w:rPr>
        <w:t>will be</w:t>
      </w:r>
      <w:r w:rsidR="00975ADA">
        <w:rPr>
          <w:rFonts w:eastAsiaTheme="minorEastAsia"/>
          <w:lang w:val="en-GB"/>
        </w:rPr>
        <w:t xml:space="preserve"> completed </w:t>
      </w:r>
      <w:r w:rsidR="000320C3">
        <w:rPr>
          <w:rFonts w:eastAsiaTheme="minorEastAsia"/>
          <w:lang w:val="en-GB"/>
        </w:rPr>
        <w:t>inside</w:t>
      </w:r>
      <w:r w:rsidR="00975ADA">
        <w:rPr>
          <w:rFonts w:eastAsiaTheme="minorEastAsia"/>
          <w:lang w:val="en-GB"/>
        </w:rPr>
        <w:t xml:space="preserve"> Unity </w:t>
      </w:r>
      <w:r w:rsidR="000320C3">
        <w:rPr>
          <w:rFonts w:eastAsiaTheme="minorEastAsia"/>
          <w:lang w:val="en-GB"/>
        </w:rPr>
        <w:t>Game Engine</w:t>
      </w:r>
      <w:r w:rsidR="00975ADA">
        <w:rPr>
          <w:rFonts w:eastAsiaTheme="minorEastAsia"/>
          <w:lang w:val="en-GB"/>
        </w:rPr>
        <w:t xml:space="preserve">. </w:t>
      </w:r>
      <w:r w:rsidR="00D569DF" w:rsidRPr="00D77BC6">
        <w:rPr>
          <w:rFonts w:eastAsiaTheme="minorEastAsia"/>
          <w:lang w:val="en-GB"/>
        </w:rPr>
        <w:t>U</w:t>
      </w:r>
      <w:r w:rsidR="00564BE7" w:rsidRPr="00D77BC6">
        <w:rPr>
          <w:rFonts w:eastAsiaTheme="minorEastAsia"/>
          <w:lang w:val="en-GB"/>
        </w:rPr>
        <w:t xml:space="preserve">nity performance testing will be </w:t>
      </w:r>
      <w:r w:rsidR="000320C3">
        <w:rPr>
          <w:rFonts w:eastAsiaTheme="minorEastAsia"/>
          <w:lang w:val="en-GB"/>
        </w:rPr>
        <w:t>done by recording the performance state of the final product</w:t>
      </w:r>
      <w:r w:rsidR="00D77BC6">
        <w:rPr>
          <w:rFonts w:eastAsiaTheme="minorEastAsia"/>
          <w:lang w:val="en-GB"/>
        </w:rPr>
        <w:t xml:space="preserve">. </w:t>
      </w:r>
      <w:r w:rsidR="009E7425">
        <w:rPr>
          <w:rFonts w:eastAsiaTheme="minorEastAsia"/>
          <w:lang w:val="en-GB"/>
        </w:rPr>
        <w:t xml:space="preserve">Players’ feedback will be collected </w:t>
      </w:r>
      <w:r w:rsidR="000320C3">
        <w:rPr>
          <w:rFonts w:eastAsiaTheme="minorEastAsia"/>
          <w:lang w:val="en-GB"/>
        </w:rPr>
        <w:t>from players of this game</w:t>
      </w:r>
      <w:r w:rsidR="00285086">
        <w:rPr>
          <w:rFonts w:eastAsiaTheme="minorEastAsia"/>
          <w:lang w:val="en-GB"/>
        </w:rPr>
        <w:t>.</w:t>
      </w:r>
    </w:p>
    <w:p w:rsidR="00A73ABE" w:rsidRPr="00955CF6" w:rsidRDefault="00A73ABE" w:rsidP="00955CF6">
      <w:pPr>
        <w:pStyle w:val="a3"/>
        <w:spacing w:line="276" w:lineRule="auto"/>
        <w:rPr>
          <w:rFonts w:eastAsiaTheme="minorEastAsia"/>
          <w:lang w:val="en-GB"/>
        </w:rPr>
      </w:pPr>
    </w:p>
    <w:p w:rsidR="00BE41F4" w:rsidRDefault="000320C3" w:rsidP="008F0230">
      <w:pPr>
        <w:pStyle w:val="a3"/>
        <w:numPr>
          <w:ilvl w:val="1"/>
          <w:numId w:val="1"/>
        </w:numPr>
        <w:spacing w:line="276" w:lineRule="auto"/>
        <w:rPr>
          <w:rFonts w:eastAsiaTheme="minorEastAsia"/>
          <w:b/>
          <w:lang w:val="en-GB"/>
        </w:rPr>
      </w:pPr>
      <w:r>
        <w:rPr>
          <w:rFonts w:eastAsiaTheme="minorEastAsia"/>
          <w:b/>
          <w:lang w:val="en-GB"/>
        </w:rPr>
        <w:t>Test for each component</w:t>
      </w:r>
    </w:p>
    <w:p w:rsidR="000320C3" w:rsidRDefault="00D26344" w:rsidP="00856E86">
      <w:pPr>
        <w:pStyle w:val="a3"/>
        <w:spacing w:line="276" w:lineRule="auto"/>
        <w:rPr>
          <w:rFonts w:eastAsiaTheme="minorEastAsia"/>
          <w:lang w:val="en-GB"/>
        </w:rPr>
      </w:pPr>
      <w:r>
        <w:rPr>
          <w:rFonts w:eastAsiaTheme="minorEastAsia" w:hint="eastAsia"/>
          <w:lang w:val="en-GB"/>
        </w:rPr>
        <w:t>A</w:t>
      </w:r>
      <w:r>
        <w:rPr>
          <w:rFonts w:eastAsiaTheme="minorEastAsia"/>
          <w:lang w:val="en-GB"/>
        </w:rPr>
        <w:t xml:space="preserve"> special game scene called test scene will be created inside the Unity Game Engine. This scene will create a special game environment for each component of the game. </w:t>
      </w:r>
      <w:r w:rsidR="009E4A61">
        <w:rPr>
          <w:rFonts w:eastAsiaTheme="minorEastAsia"/>
          <w:lang w:val="en-GB"/>
        </w:rPr>
        <w:t xml:space="preserve">All game objects in the test scene use the same application interface as the real game so they will have the same behaviour. Each game component including maze generation, items and ghosts will be tested in the scene separately. Figure 5.7.1 shows the interface of test scene. </w:t>
      </w:r>
    </w:p>
    <w:p w:rsidR="008F0230" w:rsidRDefault="008F0230" w:rsidP="00856E86">
      <w:pPr>
        <w:pStyle w:val="a3"/>
        <w:spacing w:line="276" w:lineRule="auto"/>
        <w:rPr>
          <w:rFonts w:eastAsiaTheme="minorEastAsia"/>
          <w:lang w:val="en-GB"/>
        </w:rPr>
      </w:pPr>
    </w:p>
    <w:p w:rsidR="008D44B6" w:rsidRDefault="00E45A83" w:rsidP="008D44B6">
      <w:pPr>
        <w:pStyle w:val="a3"/>
        <w:keepNext/>
        <w:spacing w:line="276" w:lineRule="auto"/>
        <w:jc w:val="center"/>
      </w:pPr>
      <w:r>
        <w:rPr>
          <w:rFonts w:eastAsiaTheme="minorEastAsia"/>
          <w:lang w:val="en-GB"/>
        </w:rPr>
        <w:lastRenderedPageBreak/>
        <w:pict>
          <v:shape id="_x0000_i1039" type="#_x0000_t75" style="width:520.35pt;height:279.6pt" o:bordertopcolor="this" o:borderleftcolor="this" o:borderbottomcolor="this" o:borderrightcolor="this">
            <v:imagedata r:id="rId31" o:title="test3"/>
            <w10:bordertop type="single" width="4"/>
            <w10:borderleft type="single" width="4"/>
            <w10:borderbottom type="single" width="4"/>
            <w10:borderright type="single" width="4"/>
          </v:shape>
        </w:pict>
      </w:r>
    </w:p>
    <w:p w:rsidR="009E4A61" w:rsidRPr="008D44B6" w:rsidRDefault="008F0230" w:rsidP="008D44B6">
      <w:pPr>
        <w:pStyle w:val="a3"/>
        <w:spacing w:line="240" w:lineRule="auto"/>
        <w:jc w:val="center"/>
        <w:rPr>
          <w:i/>
          <w:sz w:val="20"/>
          <w:szCs w:val="20"/>
          <w:lang w:val="en-GB"/>
        </w:rPr>
      </w:pPr>
      <w:r>
        <w:rPr>
          <w:i/>
          <w:sz w:val="20"/>
          <w:szCs w:val="20"/>
          <w:lang w:val="en-GB"/>
        </w:rPr>
        <w:t xml:space="preserve">Figure </w:t>
      </w:r>
      <w:r w:rsidR="008D44B6" w:rsidRPr="008D44B6">
        <w:rPr>
          <w:i/>
          <w:sz w:val="20"/>
          <w:szCs w:val="20"/>
          <w:lang w:val="en-GB"/>
        </w:rPr>
        <w:t>7.1</w:t>
      </w:r>
      <w:r>
        <w:rPr>
          <w:i/>
          <w:sz w:val="20"/>
          <w:szCs w:val="20"/>
          <w:lang w:val="en-GB"/>
        </w:rPr>
        <w:t>.1</w:t>
      </w:r>
      <w:r w:rsidR="008D44B6" w:rsidRPr="008D44B6">
        <w:rPr>
          <w:i/>
          <w:sz w:val="20"/>
          <w:szCs w:val="20"/>
          <w:lang w:val="en-GB"/>
        </w:rPr>
        <w:t xml:space="preserve"> Test Scene</w:t>
      </w:r>
    </w:p>
    <w:p w:rsidR="00D26344" w:rsidRDefault="00D26344" w:rsidP="00856E86">
      <w:pPr>
        <w:pStyle w:val="a3"/>
        <w:spacing w:line="276" w:lineRule="auto"/>
        <w:rPr>
          <w:rFonts w:eastAsiaTheme="minorEastAsia"/>
          <w:lang w:val="en-GB"/>
        </w:rPr>
      </w:pPr>
    </w:p>
    <w:p w:rsidR="001A4186" w:rsidRDefault="005D6B96" w:rsidP="000320C3">
      <w:pPr>
        <w:pStyle w:val="a3"/>
        <w:spacing w:line="276" w:lineRule="auto"/>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 xml:space="preserve">shows all tests and test data that will be checked in the </w:t>
      </w:r>
      <w:r w:rsidR="008D44B6">
        <w:rPr>
          <w:rFonts w:eastAsiaTheme="minorEastAsia"/>
          <w:lang w:val="en-GB"/>
        </w:rPr>
        <w:t>test</w:t>
      </w:r>
      <w:r w:rsidR="000441C3" w:rsidRPr="00EC5EE0">
        <w:rPr>
          <w:rFonts w:eastAsiaTheme="minorEastAsia"/>
          <w:lang w:val="en-GB"/>
        </w:rPr>
        <w:t>.</w:t>
      </w:r>
    </w:p>
    <w:tbl>
      <w:tblPr>
        <w:tblStyle w:val="ad"/>
        <w:tblW w:w="0" w:type="auto"/>
        <w:tblInd w:w="-5" w:type="dxa"/>
        <w:tblLook w:val="04A0" w:firstRow="1" w:lastRow="0" w:firstColumn="1" w:lastColumn="0" w:noHBand="0" w:noVBand="1"/>
      </w:tblPr>
      <w:tblGrid>
        <w:gridCol w:w="601"/>
        <w:gridCol w:w="3155"/>
        <w:gridCol w:w="1368"/>
        <w:gridCol w:w="4515"/>
        <w:gridCol w:w="822"/>
      </w:tblGrid>
      <w:tr w:rsidR="00816942" w:rsidRPr="00FA1517" w:rsidTr="00FD4EBC">
        <w:tc>
          <w:tcPr>
            <w:tcW w:w="601"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3155"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b/>
                <w:sz w:val="18"/>
                <w:szCs w:val="18"/>
                <w:lang w:val="en-GB"/>
              </w:rPr>
              <w:t>Description of test</w:t>
            </w:r>
          </w:p>
        </w:tc>
        <w:tc>
          <w:tcPr>
            <w:tcW w:w="1368"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515"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b/>
                <w:sz w:val="18"/>
                <w:szCs w:val="18"/>
                <w:lang w:val="en-GB"/>
              </w:rPr>
              <w:t xml:space="preserve">Expected </w:t>
            </w:r>
            <w:r>
              <w:rPr>
                <w:rFonts w:eastAsiaTheme="minorEastAsia"/>
                <w:b/>
                <w:noProof/>
                <w:sz w:val="18"/>
                <w:szCs w:val="18"/>
                <w:lang w:val="en-GB"/>
              </w:rPr>
              <w:t>R</w:t>
            </w:r>
            <w:r w:rsidRPr="009F01FA">
              <w:rPr>
                <w:rFonts w:eastAsiaTheme="minorEastAsia"/>
                <w:b/>
                <w:noProof/>
                <w:sz w:val="18"/>
                <w:szCs w:val="18"/>
                <w:lang w:val="en-GB"/>
              </w:rPr>
              <w:t>esult</w:t>
            </w:r>
          </w:p>
        </w:tc>
        <w:tc>
          <w:tcPr>
            <w:tcW w:w="822" w:type="dxa"/>
          </w:tcPr>
          <w:p w:rsidR="00816942" w:rsidRPr="00FA1517" w:rsidRDefault="00816942" w:rsidP="00324D6A">
            <w:pPr>
              <w:pStyle w:val="a3"/>
              <w:spacing w:line="240" w:lineRule="exact"/>
              <w:jc w:val="center"/>
              <w:rPr>
                <w:rFonts w:eastAsiaTheme="minorEastAsia"/>
                <w:b/>
                <w:sz w:val="18"/>
                <w:szCs w:val="18"/>
                <w:lang w:val="en-GB"/>
              </w:rPr>
            </w:pPr>
            <w:r>
              <w:rPr>
                <w:rFonts w:eastAsiaTheme="minorEastAsia" w:hint="eastAsia"/>
                <w:b/>
                <w:sz w:val="18"/>
                <w:szCs w:val="18"/>
                <w:lang w:val="en-GB"/>
              </w:rPr>
              <w:t>R</w:t>
            </w:r>
            <w:r>
              <w:rPr>
                <w:rFonts w:eastAsiaTheme="minorEastAsia"/>
                <w:b/>
                <w:sz w:val="18"/>
                <w:szCs w:val="18"/>
                <w:lang w:val="en-GB"/>
              </w:rPr>
              <w:t>esult</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1</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Load of the main menu: when loadMenu(“main”) is called, the main menu should appear</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All menu items in the main menu should appear on the screen</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2</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324D6A">
              <w:rPr>
                <w:rFonts w:eastAsiaTheme="minorEastAsia"/>
                <w:sz w:val="18"/>
                <w:szCs w:val="18"/>
                <w:lang w:val="en-GB"/>
              </w:rPr>
              <w:t>Tutorial</w:t>
            </w:r>
            <w:r w:rsidRPr="00FA1517">
              <w:rPr>
                <w:rFonts w:eastAsiaTheme="minorEastAsia"/>
                <w:sz w:val="18"/>
                <w:szCs w:val="18"/>
                <w:lang w:val="en-GB"/>
              </w:rPr>
              <w:t>” menu: when loadMenu(“</w:t>
            </w:r>
            <w:r w:rsidR="00324D6A">
              <w:rPr>
                <w:rFonts w:eastAsiaTheme="minorEastAsia"/>
                <w:sz w:val="18"/>
                <w:szCs w:val="18"/>
                <w:lang w:val="en-GB"/>
              </w:rPr>
              <w:t>Tutorial</w:t>
            </w:r>
            <w:r w:rsidRPr="00FA1517">
              <w:rPr>
                <w:rFonts w:eastAsiaTheme="minorEastAsia"/>
                <w:sz w:val="18"/>
                <w:szCs w:val="18"/>
                <w:lang w:val="en-GB"/>
              </w:rPr>
              <w:t>”) is called, the “</w:t>
            </w:r>
            <w:r w:rsidR="00324D6A">
              <w:rPr>
                <w:rFonts w:eastAsiaTheme="minorEastAsia"/>
                <w:sz w:val="18"/>
                <w:szCs w:val="18"/>
                <w:lang w:val="en-GB"/>
              </w:rPr>
              <w:t>Tutorial</w:t>
            </w:r>
            <w:r w:rsidRPr="00FA1517">
              <w:rPr>
                <w:rFonts w:eastAsiaTheme="minorEastAsia"/>
                <w:sz w:val="18"/>
                <w:szCs w:val="18"/>
                <w:lang w:val="en-GB"/>
              </w:rPr>
              <w:t>” menu should appear</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FE5951" w:rsidP="00324D6A">
            <w:pPr>
              <w:pStyle w:val="a3"/>
              <w:spacing w:line="240" w:lineRule="exact"/>
              <w:jc w:val="left"/>
              <w:rPr>
                <w:rFonts w:eastAsiaTheme="minorEastAsia"/>
                <w:sz w:val="18"/>
                <w:szCs w:val="18"/>
                <w:lang w:val="en-GB"/>
              </w:rPr>
            </w:pPr>
            <w:r>
              <w:rPr>
                <w:rFonts w:eastAsiaTheme="minorEastAsia"/>
                <w:sz w:val="18"/>
                <w:szCs w:val="18"/>
                <w:lang w:val="en-GB"/>
              </w:rPr>
              <w:t>Tutorial interface</w:t>
            </w:r>
            <w:r w:rsidR="00816942" w:rsidRPr="00FA1517">
              <w:rPr>
                <w:rFonts w:eastAsiaTheme="minorEastAsia"/>
                <w:sz w:val="18"/>
                <w:szCs w:val="18"/>
                <w:lang w:val="en-GB"/>
              </w:rPr>
              <w:t xml:space="preserve"> should appear on the screen</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4</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 when loadScene(“game”) is called, load the game environment and ready for a game</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816942" w:rsidP="00FE5951">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ll </w:t>
            </w:r>
            <w:r w:rsidR="00FE5951">
              <w:rPr>
                <w:rFonts w:eastAsiaTheme="minorEastAsia"/>
                <w:sz w:val="18"/>
                <w:szCs w:val="18"/>
                <w:lang w:val="en-GB"/>
              </w:rPr>
              <w:t>necessary game components for the game is ready for play</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Test the mazes that generated by the MazeGenerator. MazeGenerator should generate valid mazes according to </w:t>
            </w:r>
            <w:r w:rsidRPr="00E41A00">
              <w:rPr>
                <w:rFonts w:eastAsiaTheme="minorEastAsia"/>
                <w:noProof/>
                <w:sz w:val="18"/>
                <w:szCs w:val="18"/>
                <w:lang w:val="en-GB"/>
              </w:rPr>
              <w:t>number</w:t>
            </w:r>
            <w:r w:rsidRPr="00FA1517">
              <w:rPr>
                <w:rFonts w:eastAsiaTheme="minorEastAsia"/>
                <w:sz w:val="18"/>
                <w:szCs w:val="18"/>
                <w:lang w:val="en-GB"/>
              </w:rPr>
              <w:t xml:space="preserve"> of </w:t>
            </w:r>
            <w:r w:rsidRPr="00E41A00">
              <w:rPr>
                <w:rFonts w:eastAsiaTheme="minorEastAsia"/>
                <w:noProof/>
                <w:sz w:val="18"/>
                <w:szCs w:val="18"/>
                <w:lang w:val="en-GB"/>
              </w:rPr>
              <w:t>stage</w:t>
            </w:r>
            <w:r>
              <w:rPr>
                <w:rFonts w:eastAsiaTheme="minorEastAsia"/>
                <w:sz w:val="18"/>
                <w:szCs w:val="18"/>
                <w:lang w:val="en-GB"/>
              </w:rPr>
              <w:t xml:space="preserve">. </w:t>
            </w:r>
            <w:r w:rsidRPr="00E41A00">
              <w:rPr>
                <w:rFonts w:eastAsiaTheme="minorEastAsia"/>
                <w:noProof/>
                <w:sz w:val="18"/>
                <w:szCs w:val="18"/>
                <w:lang w:val="en-GB"/>
              </w:rPr>
              <w:t>A*</w:t>
            </w:r>
            <w:r>
              <w:rPr>
                <w:rFonts w:eastAsiaTheme="minorEastAsia"/>
                <w:sz w:val="18"/>
                <w:szCs w:val="18"/>
                <w:lang w:val="en-GB"/>
              </w:rPr>
              <w:t xml:space="preserve"> algorithm is used to find a way from the start point to the end point. Then all position of walls, items and ghosts will be checked. All of them should be inside the maze and should not overlap with each other. </w:t>
            </w:r>
            <w:r w:rsidRPr="00E41A00">
              <w:rPr>
                <w:rFonts w:eastAsiaTheme="minorEastAsia"/>
                <w:noProof/>
                <w:sz w:val="18"/>
                <w:szCs w:val="18"/>
                <w:lang w:val="en-GB"/>
              </w:rPr>
              <w:t>E</w:t>
            </w:r>
            <w:r w:rsidRPr="00E41A00">
              <w:rPr>
                <w:rFonts w:eastAsiaTheme="minorEastAsia" w:hint="eastAsia"/>
                <w:noProof/>
                <w:sz w:val="18"/>
                <w:szCs w:val="18"/>
                <w:lang w:val="en-GB"/>
              </w:rPr>
              <w:t>xistence</w:t>
            </w:r>
            <w:r>
              <w:rPr>
                <w:rFonts w:eastAsiaTheme="minorEastAsia"/>
                <w:sz w:val="18"/>
                <w:szCs w:val="18"/>
                <w:lang w:val="en-GB"/>
              </w:rPr>
              <w:t xml:space="preserve"> of dead ends will also be checked.</w:t>
            </w:r>
          </w:p>
        </w:tc>
        <w:tc>
          <w:tcPr>
            <w:tcW w:w="1368"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 set of numbers that represents the number of </w:t>
            </w:r>
            <w:r w:rsidRPr="00E41A00">
              <w:rPr>
                <w:rFonts w:eastAsiaTheme="minorEastAsia"/>
                <w:noProof/>
                <w:sz w:val="18"/>
                <w:szCs w:val="18"/>
                <w:lang w:val="en-GB"/>
              </w:rPr>
              <w:t>stage</w:t>
            </w:r>
          </w:p>
        </w:tc>
        <w:tc>
          <w:tcPr>
            <w:tcW w:w="451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1</w:t>
            </w:r>
            <w:r w:rsidRPr="00E41A00">
              <w:rPr>
                <w:rFonts w:eastAsiaTheme="minorEastAsia"/>
                <w:noProof/>
                <w:sz w:val="18"/>
                <w:szCs w:val="18"/>
              </w:rPr>
              <w:t>.There</w:t>
            </w:r>
            <w:r w:rsidRPr="00FA1517">
              <w:rPr>
                <w:rFonts w:eastAsiaTheme="minorEastAsia"/>
                <w:sz w:val="18"/>
                <w:szCs w:val="18"/>
              </w:rPr>
              <w:t xml:space="preserve"> should be at least one path between any two points in the maze</w:t>
            </w:r>
            <w:r>
              <w:rPr>
                <w:rFonts w:eastAsiaTheme="minorEastAsia"/>
                <w:sz w:val="18"/>
                <w:szCs w:val="18"/>
              </w:rPr>
              <w:t xml:space="preserve"> can be found</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2</w:t>
            </w:r>
            <w:r w:rsidRPr="00E41A00">
              <w:rPr>
                <w:rFonts w:eastAsiaTheme="minorEastAsia"/>
                <w:noProof/>
                <w:sz w:val="18"/>
                <w:szCs w:val="18"/>
              </w:rPr>
              <w:t>.Each</w:t>
            </w:r>
            <w:r w:rsidRPr="00FA1517">
              <w:rPr>
                <w:rFonts w:eastAsiaTheme="minorEastAsia"/>
                <w:sz w:val="18"/>
                <w:szCs w:val="18"/>
              </w:rPr>
              <w:t xml:space="preserve"> position except walls in the maze should be reachable</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Pr="00E41A00">
              <w:rPr>
                <w:rFonts w:eastAsiaTheme="minorEastAsia" w:hint="eastAsia"/>
                <w:noProof/>
                <w:sz w:val="18"/>
                <w:szCs w:val="18"/>
              </w:rPr>
              <w:t>Pac</w:t>
            </w:r>
            <w:r w:rsidRPr="00E41A00">
              <w:rPr>
                <w:rFonts w:eastAsiaTheme="minorEastAsia"/>
                <w:noProof/>
                <w:sz w:val="18"/>
                <w:szCs w:val="18"/>
              </w:rPr>
              <w:t>-Man</w:t>
            </w:r>
            <w:r w:rsidRPr="00FA1517">
              <w:rPr>
                <w:rFonts w:eastAsiaTheme="minorEastAsia"/>
                <w:sz w:val="18"/>
                <w:szCs w:val="18"/>
              </w:rPr>
              <w:t xml:space="preserve"> can only move inside the maze</w:t>
            </w:r>
            <w:r>
              <w:rPr>
                <w:rFonts w:eastAsiaTheme="minorEastAsia"/>
                <w:sz w:val="18"/>
                <w:szCs w:val="18"/>
              </w:rPr>
              <w:t>.</w:t>
            </w:r>
          </w:p>
          <w:p w:rsidR="00816942" w:rsidRDefault="00816942" w:rsidP="00324D6A">
            <w:pPr>
              <w:pStyle w:val="a3"/>
              <w:spacing w:line="240" w:lineRule="exact"/>
              <w:rPr>
                <w:rFonts w:eastAsiaTheme="minorEastAsia"/>
                <w:sz w:val="18"/>
                <w:szCs w:val="18"/>
              </w:rPr>
            </w:pPr>
            <w:r>
              <w:rPr>
                <w:rFonts w:eastAsiaTheme="minorEastAsia"/>
                <w:sz w:val="18"/>
                <w:szCs w:val="18"/>
              </w:rPr>
              <w:t>4</w:t>
            </w:r>
            <w:r w:rsidRPr="00E41A00">
              <w:rPr>
                <w:rFonts w:eastAsiaTheme="minorEastAsia"/>
                <w:noProof/>
                <w:sz w:val="18"/>
                <w:szCs w:val="18"/>
              </w:rPr>
              <w:t>.The</w:t>
            </w:r>
            <w:r w:rsidRPr="00FA1517">
              <w:rPr>
                <w:rFonts w:eastAsiaTheme="minorEastAsia"/>
                <w:sz w:val="18"/>
                <w:szCs w:val="18"/>
              </w:rPr>
              <w:t xml:space="preserve"> width of the </w:t>
            </w:r>
            <w:r w:rsidRPr="00FA1517">
              <w:rPr>
                <w:rFonts w:eastAsiaTheme="minorEastAsia"/>
                <w:noProof/>
                <w:sz w:val="18"/>
                <w:szCs w:val="18"/>
              </w:rPr>
              <w:t>path</w:t>
            </w:r>
            <w:r w:rsidRPr="00FA1517">
              <w:rPr>
                <w:rFonts w:eastAsiaTheme="minorEastAsia"/>
                <w:sz w:val="18"/>
                <w:szCs w:val="18"/>
              </w:rPr>
              <w:t xml:space="preserve"> should be 1 unit (width of Pac-Man)</w:t>
            </w:r>
          </w:p>
          <w:p w:rsidR="00816942" w:rsidRPr="00FA1517" w:rsidRDefault="00816942" w:rsidP="00324D6A">
            <w:pPr>
              <w:pStyle w:val="a3"/>
              <w:spacing w:line="240" w:lineRule="exact"/>
              <w:rPr>
                <w:rFonts w:eastAsiaTheme="minorEastAsia"/>
                <w:sz w:val="18"/>
                <w:szCs w:val="18"/>
              </w:rPr>
            </w:pPr>
            <w:r>
              <w:rPr>
                <w:rFonts w:eastAsiaTheme="minorEastAsia"/>
                <w:sz w:val="18"/>
                <w:szCs w:val="18"/>
              </w:rPr>
              <w:t>5</w:t>
            </w:r>
            <w:r w:rsidRPr="00E41A00">
              <w:rPr>
                <w:rFonts w:eastAsiaTheme="minorEastAsia"/>
                <w:noProof/>
                <w:sz w:val="18"/>
                <w:szCs w:val="18"/>
              </w:rPr>
              <w:t>.All</w:t>
            </w:r>
            <w:r>
              <w:rPr>
                <w:rFonts w:eastAsiaTheme="minorEastAsia"/>
                <w:sz w:val="18"/>
                <w:szCs w:val="18"/>
              </w:rPr>
              <w:t xml:space="preserve"> items and ghosts appear on the empty cells in the maze. </w:t>
            </w:r>
          </w:p>
          <w:p w:rsidR="00816942" w:rsidRPr="00FA1517" w:rsidRDefault="00816942" w:rsidP="00324D6A">
            <w:pPr>
              <w:pStyle w:val="a3"/>
              <w:spacing w:line="240" w:lineRule="exact"/>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6</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Movement of PacMan. PacMan should move according to the input of </w:t>
            </w:r>
            <w:r w:rsidRPr="00E41A00">
              <w:rPr>
                <w:rFonts w:eastAsiaTheme="minorEastAsia"/>
                <w:noProof/>
                <w:sz w:val="18"/>
                <w:szCs w:val="18"/>
                <w:lang w:val="en-GB"/>
              </w:rPr>
              <w:t>player</w:t>
            </w:r>
            <w:r>
              <w:rPr>
                <w:rFonts w:eastAsiaTheme="minorEastAsia"/>
                <w:sz w:val="18"/>
                <w:szCs w:val="18"/>
                <w:lang w:val="en-GB"/>
              </w:rPr>
              <w:t xml:space="preserve">. PacMan will also be blocked by walls in a maze. The test provides a pre-generated maze and a set of player’s input. Finally, PacMan should </w:t>
            </w:r>
            <w:r w:rsidRPr="00E41A00">
              <w:rPr>
                <w:rFonts w:eastAsiaTheme="minorEastAsia"/>
                <w:noProof/>
                <w:sz w:val="18"/>
                <w:szCs w:val="18"/>
                <w:lang w:val="en-GB"/>
              </w:rPr>
              <w:t>arrive</w:t>
            </w:r>
            <w:r>
              <w:rPr>
                <w:rFonts w:eastAsiaTheme="minorEastAsia"/>
                <w:sz w:val="18"/>
                <w:szCs w:val="18"/>
                <w:lang w:val="en-GB"/>
              </w:rPr>
              <w:t xml:space="preserve"> the expected position.</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pre-generated maze</w:t>
            </w:r>
          </w:p>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should finally </w:t>
            </w:r>
            <w:r w:rsidRPr="00E41A00">
              <w:rPr>
                <w:rFonts w:eastAsiaTheme="minorEastAsia"/>
                <w:noProof/>
                <w:sz w:val="18"/>
                <w:szCs w:val="18"/>
                <w:lang w:val="en-GB"/>
              </w:rPr>
              <w:t>arrive</w:t>
            </w:r>
            <w:r>
              <w:rPr>
                <w:rFonts w:eastAsiaTheme="minorEastAsia"/>
                <w:sz w:val="18"/>
                <w:szCs w:val="18"/>
                <w:lang w:val="en-GB"/>
              </w:rPr>
              <w:t xml:space="preserve"> the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lastRenderedPageBreak/>
              <w:t>7</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PacMan and </w:t>
            </w:r>
            <w:r w:rsidRPr="00E41A00">
              <w:rPr>
                <w:rFonts w:eastAsiaTheme="minorEastAsia"/>
                <w:noProof/>
                <w:sz w:val="18"/>
                <w:szCs w:val="18"/>
                <w:lang w:val="en-GB"/>
              </w:rPr>
              <w:t>PacDots</w:t>
            </w:r>
            <w:r>
              <w:rPr>
                <w:rFonts w:eastAsiaTheme="minorEastAsia"/>
                <w:sz w:val="18"/>
                <w:szCs w:val="18"/>
                <w:lang w:val="en-GB"/>
              </w:rPr>
              <w:t xml:space="preserve">. PacMan will collide with an amount of </w:t>
            </w:r>
            <w:r w:rsidRPr="00E41A00">
              <w:rPr>
                <w:rFonts w:eastAsiaTheme="minorEastAsia"/>
                <w:noProof/>
                <w:sz w:val="18"/>
                <w:szCs w:val="18"/>
                <w:lang w:val="en-GB"/>
              </w:rPr>
              <w:t>PacDots</w:t>
            </w:r>
            <w:r>
              <w:rPr>
                <w:rFonts w:eastAsiaTheme="minorEastAsia"/>
                <w:sz w:val="18"/>
                <w:szCs w:val="18"/>
                <w:lang w:val="en-GB"/>
              </w:rPr>
              <w:t xml:space="preserve"> in the test</w:t>
            </w:r>
          </w:p>
        </w:tc>
        <w:tc>
          <w:tcPr>
            <w:tcW w:w="1368" w:type="dxa"/>
          </w:tcPr>
          <w:p w:rsidR="00816942" w:rsidRPr="00515D25"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515" w:type="dxa"/>
          </w:tcPr>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sz w:val="18"/>
                <w:szCs w:val="18"/>
                <w:lang w:val="en-GB"/>
              </w:rPr>
              <w:t>PacDots will be destroyed when colliding with PacMan</w:t>
            </w:r>
          </w:p>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8</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Interactions between PacMan and Items.</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ll collide with some items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Different kinds of items</w:t>
            </w:r>
          </w:p>
        </w:tc>
        <w:tc>
          <w:tcPr>
            <w:tcW w:w="4515" w:type="dxa"/>
          </w:tcPr>
          <w:p w:rsidR="00816942" w:rsidRDefault="00816942" w:rsidP="00324D6A">
            <w:pPr>
              <w:pStyle w:val="a3"/>
              <w:numPr>
                <w:ilvl w:val="0"/>
                <w:numId w:val="15"/>
              </w:numPr>
              <w:spacing w:line="240" w:lineRule="exact"/>
              <w:jc w:val="left"/>
              <w:rPr>
                <w:rFonts w:eastAsiaTheme="minorEastAsia"/>
                <w:sz w:val="18"/>
                <w:szCs w:val="18"/>
                <w:lang w:val="en-GB"/>
              </w:rPr>
            </w:pPr>
            <w:r>
              <w:rPr>
                <w:rFonts w:eastAsiaTheme="minorEastAsia"/>
                <w:sz w:val="18"/>
                <w:szCs w:val="18"/>
                <w:lang w:val="en-GB"/>
              </w:rPr>
              <w:t>If PacMan’s item box is not full, PacMan will pick items up when colliding with them</w:t>
            </w:r>
          </w:p>
          <w:p w:rsidR="00816942" w:rsidRDefault="00816942" w:rsidP="00324D6A">
            <w:pPr>
              <w:pStyle w:val="a3"/>
              <w:numPr>
                <w:ilvl w:val="0"/>
                <w:numId w:val="15"/>
              </w:numPr>
              <w:spacing w:line="240" w:lineRule="exact"/>
              <w:jc w:val="left"/>
              <w:rPr>
                <w:rFonts w:eastAsiaTheme="minorEastAsia"/>
                <w:sz w:val="18"/>
                <w:szCs w:val="18"/>
                <w:lang w:val="en-GB"/>
              </w:rPr>
            </w:pPr>
            <w:r>
              <w:rPr>
                <w:rFonts w:eastAsiaTheme="minorEastAsia"/>
                <w:sz w:val="18"/>
                <w:szCs w:val="18"/>
                <w:lang w:val="en-GB"/>
              </w:rPr>
              <w:t>If PacMan’s item box is full, items will be left on the groun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9</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PacMan and Ghosts (except Thief). PacMan will collide with </w:t>
            </w:r>
            <w:r w:rsidRPr="00E41A00">
              <w:rPr>
                <w:rFonts w:eastAsiaTheme="minorEastAsia"/>
                <w:noProof/>
                <w:sz w:val="18"/>
                <w:szCs w:val="18"/>
                <w:lang w:val="en-GB"/>
              </w:rPr>
              <w:t>ghost</w:t>
            </w:r>
            <w:r>
              <w:rPr>
                <w:rFonts w:eastAsiaTheme="minorEastAsia"/>
                <w:sz w:val="18"/>
                <w:szCs w:val="18"/>
                <w:lang w:val="en-GB"/>
              </w:rPr>
              <w:t xml:space="preserve">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ll be destroyed when colliding with a Ghost. The number of lives will be reduced 1. If the number of lives is less than 1, Game Over will be report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 PacMan will collide with Thief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Several Thief with different number of stolen 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Thief will be destroyed. The points will be added to the PacMan according to the number of </w:t>
            </w:r>
            <w:r w:rsidRPr="00E41A00">
              <w:rPr>
                <w:rFonts w:eastAsiaTheme="minorEastAsia"/>
                <w:noProof/>
                <w:sz w:val="18"/>
                <w:szCs w:val="18"/>
                <w:lang w:val="en-GB"/>
              </w:rPr>
              <w:t>PacDots</w:t>
            </w:r>
            <w:r>
              <w:rPr>
                <w:rFonts w:eastAsiaTheme="minorEastAsia"/>
                <w:sz w:val="18"/>
                <w:szCs w:val="18"/>
                <w:lang w:val="en-GB"/>
              </w:rPr>
              <w:t xml:space="preserve"> that stolen by the thief</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the PacMan </w:t>
            </w:r>
            <w:r w:rsidRPr="00E41A00">
              <w:rPr>
                <w:rFonts w:eastAsiaTheme="minorEastAsia"/>
                <w:noProof/>
                <w:sz w:val="18"/>
                <w:szCs w:val="18"/>
                <w:lang w:val="en-GB"/>
              </w:rPr>
              <w:t>arrive</w:t>
            </w:r>
            <w:r>
              <w:rPr>
                <w:rFonts w:eastAsiaTheme="minorEastAsia"/>
                <w:sz w:val="18"/>
                <w:szCs w:val="18"/>
                <w:lang w:val="en-GB"/>
              </w:rPr>
              <w:t xml:space="preserve"> the exit of the maze. Only PacMan with enough points can complete the stag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ith different number of poin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 and display a stage clear menu</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consume coins to upgrade its items box or energy. </w:t>
            </w:r>
            <w:r w:rsidRPr="00E41A00">
              <w:rPr>
                <w:rFonts w:eastAsiaTheme="minorEastAsia"/>
                <w:noProof/>
                <w:sz w:val="18"/>
                <w:szCs w:val="18"/>
                <w:lang w:val="en-GB"/>
              </w:rPr>
              <w:t>Player</w:t>
            </w:r>
            <w:r>
              <w:rPr>
                <w:rFonts w:eastAsiaTheme="minorEastAsia"/>
                <w:sz w:val="18"/>
                <w:szCs w:val="18"/>
                <w:lang w:val="en-GB"/>
              </w:rPr>
              <w:t xml:space="preserve"> can also choose to continue the game or leave the gam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upgrade its items box or energy, if there are enough coins, consume coins to upgrade the box, </w:t>
            </w:r>
            <w:r w:rsidRPr="00E41A00">
              <w:rPr>
                <w:rFonts w:eastAsiaTheme="minorEastAsia"/>
                <w:noProof/>
                <w:sz w:val="18"/>
                <w:szCs w:val="18"/>
                <w:lang w:val="en-GB"/>
              </w:rPr>
              <w:t>otherwise</w:t>
            </w:r>
            <w:r>
              <w:rPr>
                <w:rFonts w:eastAsiaTheme="minorEastAsia"/>
                <w:sz w:val="18"/>
                <w:szCs w:val="18"/>
                <w:lang w:val="en-GB"/>
              </w:rPr>
              <w:t xml:space="preserve"> a warning message will be reported</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Pr>
                <w:rFonts w:eastAsiaTheme="minorEastAsia"/>
                <w:noProof/>
                <w:sz w:val="18"/>
                <w:szCs w:val="18"/>
                <w:lang w:val="en-GB"/>
              </w:rPr>
              <w:t>s</w:t>
            </w:r>
            <w:r>
              <w:rPr>
                <w:rFonts w:eastAsiaTheme="minorEastAsia"/>
                <w:sz w:val="18"/>
                <w:szCs w:val="18"/>
                <w:lang w:val="en-GB"/>
              </w:rPr>
              <w:t xml:space="preserve"> to continue the game loop, number of stages + 1 and start next game loop</w:t>
            </w:r>
          </w:p>
          <w:p w:rsidR="00816942" w:rsidRPr="00D72A3A"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menu, destroy the game scene and display </w:t>
            </w:r>
            <w:r w:rsidRPr="00E41A00">
              <w:rPr>
                <w:rFonts w:eastAsiaTheme="minorEastAsia"/>
                <w:noProof/>
                <w:sz w:val="18"/>
                <w:szCs w:val="18"/>
                <w:lang w:val="en-GB"/>
              </w:rPr>
              <w:t>main</w:t>
            </w:r>
            <w:r>
              <w:rPr>
                <w:rFonts w:eastAsiaTheme="minorEastAsia"/>
                <w:sz w:val="18"/>
                <w:szCs w:val="18"/>
                <w:lang w:val="en-GB"/>
              </w:rPr>
              <w:t xml:space="preserve"> menu</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3</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when the number of PacMan’s lives is less than 1</w:t>
            </w:r>
            <w:r w:rsidRPr="00E41A00">
              <w:rPr>
                <w:rFonts w:eastAsiaTheme="minorEastAsia"/>
                <w:noProof/>
                <w:sz w:val="18"/>
                <w:szCs w:val="18"/>
                <w:lang w:val="en-GB"/>
              </w:rPr>
              <w:t>,a</w:t>
            </w:r>
            <w:r>
              <w:rPr>
                <w:rFonts w:eastAsiaTheme="minorEastAsia"/>
                <w:sz w:val="18"/>
                <w:szCs w:val="18"/>
                <w:lang w:val="en-GB"/>
              </w:rPr>
              <w:t xml:space="preserve"> game over menu will be displayed</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When the number of PacMan’s lives is less than 1, a game over menu will be displa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4</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game over menu and player. </w:t>
            </w:r>
            <w:r w:rsidRPr="00E41A00">
              <w:rPr>
                <w:rFonts w:eastAsiaTheme="minorEastAsia"/>
                <w:noProof/>
                <w:sz w:val="18"/>
                <w:szCs w:val="18"/>
                <w:lang w:val="en-GB"/>
              </w:rPr>
              <w:t>Player</w:t>
            </w:r>
            <w:r>
              <w:rPr>
                <w:rFonts w:eastAsiaTheme="minorEastAsia"/>
                <w:sz w:val="18"/>
                <w:szCs w:val="18"/>
                <w:lang w:val="en-GB"/>
              </w:rPr>
              <w:t xml:space="preserve"> can choose to return to </w:t>
            </w:r>
            <w:r w:rsidRPr="00E41A00">
              <w:rPr>
                <w:rFonts w:eastAsiaTheme="minorEastAsia"/>
                <w:noProof/>
                <w:sz w:val="18"/>
                <w:szCs w:val="18"/>
                <w:lang w:val="en-GB"/>
              </w:rPr>
              <w:t>main</w:t>
            </w:r>
            <w:r>
              <w:rPr>
                <w:rFonts w:eastAsiaTheme="minorEastAsia"/>
                <w:sz w:val="18"/>
                <w:szCs w:val="18"/>
                <w:lang w:val="en-GB"/>
              </w:rPr>
              <w:t xml:space="preserve"> menu or start another gam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return to </w:t>
            </w:r>
            <w:r w:rsidRPr="00E41A00">
              <w:rPr>
                <w:rFonts w:eastAsiaTheme="minorEastAsia"/>
                <w:noProof/>
                <w:sz w:val="18"/>
                <w:szCs w:val="18"/>
                <w:lang w:val="en-GB"/>
              </w:rPr>
              <w:t>main</w:t>
            </w:r>
            <w:r>
              <w:rPr>
                <w:rFonts w:eastAsiaTheme="minorEastAsia"/>
                <w:sz w:val="18"/>
                <w:szCs w:val="18"/>
                <w:lang w:val="en-GB"/>
              </w:rPr>
              <w:t xml:space="preserve"> menu, destroyed the game scene and display </w:t>
            </w:r>
            <w:r w:rsidRPr="00E41A00">
              <w:rPr>
                <w:rFonts w:eastAsiaTheme="minorEastAsia"/>
                <w:noProof/>
                <w:sz w:val="18"/>
                <w:szCs w:val="18"/>
                <w:lang w:val="en-GB"/>
              </w:rPr>
              <w:t>main</w:t>
            </w:r>
            <w:r>
              <w:rPr>
                <w:rFonts w:eastAsiaTheme="minorEastAsia"/>
                <w:sz w:val="18"/>
                <w:szCs w:val="18"/>
                <w:lang w:val="en-GB"/>
              </w:rPr>
              <w:t xml:space="preserve"> menu</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restart the game loop at stage 1</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5</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 laser can be used to disable a ghost. Send a laser to a ghost and the ghost should be disabled.</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layer uses a las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ghost should be disabled for 15 seconds</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wall-breaker can be used to break a wall. Send a wall-breaker to a wall and the wall should be destroyed.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layer uses a wall-break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wall should be destro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portal can be used to transport the PacMan. Set a pair of </w:t>
            </w:r>
            <w:r w:rsidRPr="00E41A00">
              <w:rPr>
                <w:rFonts w:eastAsiaTheme="minorEastAsia"/>
                <w:noProof/>
                <w:sz w:val="18"/>
                <w:szCs w:val="18"/>
                <w:lang w:val="en-GB"/>
              </w:rPr>
              <w:t>portal</w:t>
            </w:r>
            <w:r>
              <w:rPr>
                <w:rFonts w:eastAsiaTheme="minorEastAsia"/>
                <w:sz w:val="18"/>
                <w:szCs w:val="18"/>
                <w:lang w:val="en-GB"/>
              </w:rPr>
              <w:t xml:space="preserve"> in a maze and let a PacMan walk to one of it.</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Pr>
                <w:rFonts w:eastAsiaTheme="minorEastAsia"/>
                <w:noProof/>
                <w:sz w:val="18"/>
                <w:szCs w:val="18"/>
                <w:lang w:val="en-GB"/>
              </w:rPr>
              <w:t>ed</w:t>
            </w:r>
            <w:r>
              <w:rPr>
                <w:rFonts w:eastAsiaTheme="minorEastAsia"/>
                <w:sz w:val="18"/>
                <w:szCs w:val="18"/>
                <w:lang w:val="en-GB"/>
              </w:rPr>
              <w:t xml:space="preserve"> to the position of the other portal. Any attribute except </w:t>
            </w:r>
            <w:r w:rsidRPr="00E41A00">
              <w:rPr>
                <w:rFonts w:eastAsiaTheme="minorEastAsia"/>
                <w:noProof/>
                <w:sz w:val="18"/>
                <w:szCs w:val="18"/>
                <w:lang w:val="en-GB"/>
              </w:rPr>
              <w:t>position</w:t>
            </w:r>
            <w:r>
              <w:rPr>
                <w:rFonts w:eastAsiaTheme="minorEastAsia"/>
                <w:sz w:val="18"/>
                <w:szCs w:val="18"/>
                <w:lang w:val="en-GB"/>
              </w:rPr>
              <w:t xml:space="preserve"> of the PacMan should not be chang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n e</w:t>
            </w:r>
            <w:r w:rsidRPr="00E931F9">
              <w:rPr>
                <w:rFonts w:eastAsiaTheme="minorEastAsia"/>
                <w:sz w:val="18"/>
                <w:szCs w:val="18"/>
                <w:lang w:val="en-GB"/>
              </w:rPr>
              <w:t>nergy pellet</w:t>
            </w:r>
            <w:r>
              <w:rPr>
                <w:rFonts w:eastAsiaTheme="minorEastAsia"/>
                <w:sz w:val="18"/>
                <w:szCs w:val="18"/>
                <w:lang w:val="en-GB"/>
              </w:rPr>
              <w:t xml:space="preserve"> can be used to add energy to the PacMan. Set several energy </w:t>
            </w:r>
            <w:r w:rsidRPr="00E41A00">
              <w:rPr>
                <w:rFonts w:eastAsiaTheme="minorEastAsia"/>
                <w:noProof/>
                <w:sz w:val="18"/>
                <w:szCs w:val="18"/>
                <w:lang w:val="en-GB"/>
              </w:rPr>
              <w:t>pellets in</w:t>
            </w:r>
            <w:r>
              <w:rPr>
                <w:rFonts w:eastAsiaTheme="minorEastAsia"/>
                <w:sz w:val="18"/>
                <w:szCs w:val="18"/>
                <w:lang w:val="en-GB"/>
              </w:rPr>
              <w:t xml:space="preserve"> a maze and let a PacMan walk to one of it.</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get 100 points of energy when colliding with one energy pellet. </w:t>
            </w:r>
            <w:r w:rsidRPr="00E41A00">
              <w:rPr>
                <w:rFonts w:eastAsiaTheme="minorEastAsia"/>
                <w:noProof/>
                <w:sz w:val="18"/>
                <w:szCs w:val="18"/>
                <w:lang w:val="en-GB"/>
              </w:rPr>
              <w:t>Energy</w:t>
            </w:r>
            <w:r>
              <w:rPr>
                <w:rFonts w:eastAsiaTheme="minorEastAsia"/>
                <w:sz w:val="18"/>
                <w:szCs w:val="18"/>
                <w:lang w:val="en-GB"/>
              </w:rPr>
              <w:t xml:space="preserve"> that obtained by this way is allowed to exceed the energy limit. Then the energy pellet will be destro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3155" w:type="dxa"/>
          </w:tcPr>
          <w:p w:rsidR="00816942" w:rsidRDefault="00816942" w:rsidP="00E951E7">
            <w:pPr>
              <w:pStyle w:val="a3"/>
              <w:spacing w:line="240" w:lineRule="exact"/>
              <w:jc w:val="left"/>
              <w:rPr>
                <w:rFonts w:eastAsiaTheme="minorEastAsia"/>
                <w:sz w:val="18"/>
                <w:szCs w:val="18"/>
                <w:lang w:val="en-GB"/>
              </w:rPr>
            </w:pPr>
            <w:r>
              <w:rPr>
                <w:rFonts w:eastAsiaTheme="minorEastAsia"/>
                <w:sz w:val="18"/>
                <w:szCs w:val="18"/>
                <w:lang w:val="en-GB"/>
              </w:rPr>
              <w:t>Test that a grenade can be used to throw over a wall and</w:t>
            </w:r>
            <w:r w:rsidR="00E951E7">
              <w:rPr>
                <w:rFonts w:eastAsiaTheme="minorEastAsia"/>
                <w:sz w:val="18"/>
                <w:szCs w:val="18"/>
                <w:lang w:val="en-GB"/>
              </w:rPr>
              <w:t xml:space="preserve"> destroy</w:t>
            </w:r>
            <w:r>
              <w:rPr>
                <w:rFonts w:eastAsiaTheme="minorEastAsia"/>
                <w:sz w:val="18"/>
                <w:szCs w:val="18"/>
                <w:lang w:val="en-GB"/>
              </w:rPr>
              <w:t xml:space="preserve"> a ghost. PacMan is asked to throw a grenade over a wall to a ghost </w:t>
            </w:r>
            <w:r>
              <w:rPr>
                <w:rFonts w:eastAsiaTheme="minorEastAsia"/>
                <w:sz w:val="18"/>
                <w:szCs w:val="18"/>
                <w:lang w:val="en-GB"/>
              </w:rPr>
              <w:lastRenderedPageBreak/>
              <w:t>behind the wall.</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lastRenderedPageBreak/>
              <w:t>Player uses a grenade</w:t>
            </w:r>
          </w:p>
        </w:tc>
        <w:tc>
          <w:tcPr>
            <w:tcW w:w="4515" w:type="dxa"/>
          </w:tcPr>
          <w:p w:rsidR="00816942" w:rsidRDefault="00816942" w:rsidP="00E951E7">
            <w:pPr>
              <w:pStyle w:val="a3"/>
              <w:spacing w:line="240" w:lineRule="exact"/>
              <w:jc w:val="left"/>
              <w:rPr>
                <w:rFonts w:eastAsiaTheme="minorEastAsia"/>
                <w:sz w:val="18"/>
                <w:szCs w:val="18"/>
                <w:lang w:val="en-GB"/>
              </w:rPr>
            </w:pPr>
            <w:r>
              <w:rPr>
                <w:rFonts w:eastAsiaTheme="minorEastAsia"/>
                <w:sz w:val="18"/>
                <w:szCs w:val="18"/>
                <w:lang w:val="en-GB"/>
              </w:rPr>
              <w:t>The grenade hits the ghost behind the wall. The ghost is d</w:t>
            </w:r>
            <w:r w:rsidR="00E951E7">
              <w:rPr>
                <w:rFonts w:eastAsiaTheme="minorEastAsia"/>
                <w:sz w:val="18"/>
                <w:szCs w:val="18"/>
                <w:lang w:val="en-GB"/>
              </w:rPr>
              <w:t xml:space="preserve">estroyed. </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 xml:space="preserve">0 </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 Blinky can move according to the list of positions</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list of position</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Pr="00E41A00">
              <w:rPr>
                <w:rFonts w:eastAsiaTheme="minorEastAsia"/>
                <w:noProof/>
                <w:sz w:val="18"/>
                <w:szCs w:val="18"/>
                <w:lang w:val="en-GB"/>
              </w:rPr>
              <w:t>belong</w:t>
            </w:r>
            <w:r>
              <w:rPr>
                <w:rFonts w:eastAsiaTheme="minorEastAsia"/>
                <w:sz w:val="18"/>
                <w:szCs w:val="18"/>
                <w:lang w:val="en-GB"/>
              </w:rPr>
              <w:t xml:space="preserve"> to the list.</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 Chaser can chase the PacMan in a</w:t>
            </w:r>
            <w:r>
              <w:rPr>
                <w:rFonts w:eastAsiaTheme="minorEastAsia" w:hint="eastAsia"/>
                <w:sz w:val="18"/>
                <w:szCs w:val="18"/>
                <w:lang w:val="en-GB"/>
              </w:rPr>
              <w:t>n</w:t>
            </w:r>
            <w:r>
              <w:rPr>
                <w:rFonts w:eastAsiaTheme="minorEastAsia"/>
                <w:sz w:val="18"/>
                <w:szCs w:val="18"/>
                <w:lang w:val="en-GB"/>
              </w:rPr>
              <w:t xml:space="preserve"> expected way. A chaser is placed in a pre-generated maze and PacMan with different moving routines will then be placed in the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own moving routine and an expected routine for Chas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movement of Chaser should satisfy the expected routine</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an Ambusher can appear in an expected position. A set of PacMan which has its pre-determined routine will be added to the maze. The ambusher should react to these PacMan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pre-determined routine</w:t>
            </w:r>
          </w:p>
        </w:tc>
        <w:tc>
          <w:tcPr>
            <w:tcW w:w="4515" w:type="dxa"/>
          </w:tcPr>
          <w:p w:rsidR="00816942" w:rsidRPr="00EA75BD"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Ambusher should appear in an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Thief can collect PacDots when colliding with it. The Thief is placed in a maze that contains many </w:t>
            </w:r>
            <w:r w:rsidRPr="00E41A00">
              <w:rPr>
                <w:rFonts w:eastAsiaTheme="minorEastAsia"/>
                <w:noProof/>
                <w:sz w:val="18"/>
                <w:szCs w:val="18"/>
                <w:lang w:val="en-GB"/>
              </w:rPr>
              <w:t>PacDots</w:t>
            </w:r>
            <w:r>
              <w:rPr>
                <w:rFonts w:eastAsiaTheme="minorEastAsia"/>
                <w:sz w:val="18"/>
                <w:szCs w:val="18"/>
                <w:lang w:val="en-GB"/>
              </w:rPr>
              <w:t xml:space="preserve">.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Thief collides with a PacDot, it will collect it and get one </w:t>
            </w:r>
            <w:r w:rsidRPr="00E41A00">
              <w:rPr>
                <w:rFonts w:eastAsiaTheme="minorEastAsia"/>
                <w:noProof/>
                <w:sz w:val="18"/>
                <w:szCs w:val="18"/>
                <w:lang w:val="en-GB"/>
              </w:rPr>
              <w:t>point</w:t>
            </w:r>
            <w:r>
              <w:rPr>
                <w:rFonts w:eastAsiaTheme="minorEastAsia"/>
                <w:sz w:val="18"/>
                <w:szCs w:val="18"/>
                <w:lang w:val="en-GB"/>
              </w:rPr>
              <w:t xml:space="preserve">. </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interactions between Thief and PacMan.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A set of Thieves that contain some points of </w:t>
            </w:r>
            <w:r w:rsidRPr="00E41A00">
              <w:rPr>
                <w:rFonts w:eastAsiaTheme="minorEastAsia"/>
                <w:noProof/>
                <w:sz w:val="18"/>
                <w:szCs w:val="18"/>
                <w:lang w:val="en-GB"/>
              </w:rPr>
              <w:t>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PacMan collides with a Thief, the Thief will be destroyed and its points of </w:t>
            </w:r>
            <w:r w:rsidRPr="00E41A00">
              <w:rPr>
                <w:rFonts w:eastAsiaTheme="minorEastAsia"/>
                <w:noProof/>
                <w:sz w:val="18"/>
                <w:szCs w:val="18"/>
                <w:lang w:val="en-GB"/>
              </w:rPr>
              <w:t>PacDots</w:t>
            </w:r>
            <w:r>
              <w:rPr>
                <w:rFonts w:eastAsiaTheme="minorEastAsia"/>
                <w:sz w:val="18"/>
                <w:szCs w:val="18"/>
                <w:lang w:val="en-GB"/>
              </w:rPr>
              <w:t xml:space="preserve"> will be added to the PacMa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pre-determined routine</w:t>
            </w:r>
          </w:p>
        </w:tc>
        <w:tc>
          <w:tcPr>
            <w:tcW w:w="4515" w:type="dxa"/>
          </w:tcPr>
          <w:p w:rsidR="00816942" w:rsidRPr="00EA75BD"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Thief should appear in an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if the “Exit” button works.</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software is terminat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bl>
    <w:p w:rsidR="008F0230" w:rsidRPr="008F0230" w:rsidRDefault="008F0230" w:rsidP="008F0230">
      <w:pPr>
        <w:pStyle w:val="a3"/>
        <w:spacing w:line="276" w:lineRule="auto"/>
        <w:ind w:left="720"/>
        <w:rPr>
          <w:rFonts w:eastAsiaTheme="minorEastAsia"/>
          <w:b/>
          <w:lang w:val="en-GB"/>
        </w:rPr>
      </w:pPr>
    </w:p>
    <w:p w:rsidR="00A73ABE" w:rsidRDefault="00A73ABE" w:rsidP="008F0230">
      <w:pPr>
        <w:pStyle w:val="a3"/>
        <w:numPr>
          <w:ilvl w:val="1"/>
          <w:numId w:val="1"/>
        </w:numPr>
        <w:spacing w:line="276" w:lineRule="auto"/>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6E2C0D">
      <w:pPr>
        <w:pStyle w:val="a3"/>
        <w:spacing w:line="276" w:lineRule="auto"/>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w:t>
      </w:r>
      <w:r w:rsidR="00E951E7">
        <w:rPr>
          <w:rFonts w:eastAsiaTheme="minorEastAsia"/>
          <w:lang w:val="en-GB"/>
        </w:rPr>
        <w:t xml:space="preserve">by recording the average, maximum and minimum frame rate during the running of this game. </w:t>
      </w:r>
    </w:p>
    <w:p w:rsidR="00A134BF" w:rsidRDefault="00A134BF" w:rsidP="006E2C0D">
      <w:pPr>
        <w:pStyle w:val="a3"/>
        <w:numPr>
          <w:ilvl w:val="0"/>
          <w:numId w:val="3"/>
        </w:numPr>
        <w:spacing w:line="276" w:lineRule="auto"/>
        <w:ind w:left="357" w:hanging="357"/>
        <w:rPr>
          <w:rFonts w:eastAsiaTheme="minorEastAsia"/>
          <w:lang w:val="en-GB"/>
        </w:rPr>
      </w:pPr>
      <w:r>
        <w:rPr>
          <w:rFonts w:eastAsiaTheme="minorEastAsia" w:hint="eastAsia"/>
          <w:lang w:val="en-GB"/>
        </w:rPr>
        <w:t>A</w:t>
      </w:r>
      <w:r>
        <w:rPr>
          <w:rFonts w:eastAsiaTheme="minorEastAsia"/>
          <w:lang w:val="en-GB"/>
        </w:rPr>
        <w:t xml:space="preserve"> real-time video benchmarking software “Fraps” will be used to record the framerate of the final product. Fraps can </w:t>
      </w:r>
      <w:r w:rsidR="001414A6">
        <w:rPr>
          <w:rFonts w:eastAsiaTheme="minorEastAsia"/>
          <w:lang w:val="en-GB"/>
        </w:rPr>
        <w:t>p</w:t>
      </w:r>
      <w:r w:rsidRPr="00A134BF">
        <w:rPr>
          <w:rFonts w:eastAsiaTheme="minorEastAsia"/>
          <w:lang w:val="en-GB"/>
        </w:rPr>
        <w:t xml:space="preserve">erform benchmarks and </w:t>
      </w:r>
      <w:r w:rsidR="00EE75E5">
        <w:rPr>
          <w:rFonts w:eastAsiaTheme="minorEastAsia"/>
          <w:lang w:val="en-GB"/>
        </w:rPr>
        <w:t>record</w:t>
      </w:r>
      <w:r w:rsidRPr="00A134BF">
        <w:rPr>
          <w:rFonts w:eastAsiaTheme="minorEastAsia"/>
          <w:lang w:val="en-GB"/>
        </w:rPr>
        <w:t xml:space="preserve"> the frame rate</w:t>
      </w:r>
      <w:r w:rsidR="00EE75E5">
        <w:rPr>
          <w:rFonts w:eastAsiaTheme="minorEastAsia"/>
          <w:lang w:val="en-GB"/>
        </w:rPr>
        <w:t>.  T</w:t>
      </w:r>
      <w:r w:rsidRPr="00A134BF">
        <w:rPr>
          <w:rFonts w:eastAsiaTheme="minorEastAsia"/>
          <w:lang w:val="en-GB"/>
        </w:rPr>
        <w:t xml:space="preserve">he statistics </w:t>
      </w:r>
      <w:r w:rsidR="00EE75E5">
        <w:rPr>
          <w:rFonts w:eastAsiaTheme="minorEastAsia"/>
          <w:lang w:val="en-GB"/>
        </w:rPr>
        <w:t xml:space="preserve">can also be saved </w:t>
      </w:r>
      <w:r w:rsidRPr="00A134BF">
        <w:rPr>
          <w:rFonts w:eastAsiaTheme="minorEastAsia"/>
          <w:lang w:val="en-GB"/>
        </w:rPr>
        <w:t>and use</w:t>
      </w:r>
      <w:r w:rsidR="00EE75E5">
        <w:rPr>
          <w:rFonts w:eastAsiaTheme="minorEastAsia"/>
          <w:lang w:val="en-GB"/>
        </w:rPr>
        <w:t xml:space="preserve">d </w:t>
      </w:r>
      <w:r w:rsidRPr="00A134BF">
        <w:rPr>
          <w:rFonts w:eastAsiaTheme="minorEastAsia"/>
          <w:lang w:val="en-GB"/>
        </w:rPr>
        <w:t>for reviews and applications</w:t>
      </w:r>
      <w:r w:rsidR="00135B56">
        <w:rPr>
          <w:rFonts w:eastAsiaTheme="minorEastAsia"/>
          <w:lang w:val="en-GB"/>
        </w:rPr>
        <w:t xml:space="preserve"> </w:t>
      </w:r>
      <w:r w:rsidR="00135B56">
        <w:rPr>
          <w:rFonts w:eastAsiaTheme="minorEastAsia"/>
          <w:lang w:val="en-GB"/>
        </w:rPr>
        <w:fldChar w:fldCharType="begin"/>
      </w:r>
      <w:r w:rsidR="00E951E7">
        <w:rPr>
          <w:rFonts w:eastAsiaTheme="minorEastAsia"/>
          <w:lang w:val="en-GB"/>
        </w:rPr>
        <w:instrText xml:space="preserve"> ADDIN EN.CITE &lt;EndNote&gt;&lt;Cite&gt;&lt;Author&gt;Beppa&lt;/Author&gt;&lt;Year&gt;2019&lt;/Year&gt;&lt;RecNum&gt;105&lt;/RecNum&gt;&lt;DisplayText&gt;[15]&lt;/DisplayText&gt;&lt;record&gt;&lt;rec-number&gt;105&lt;/rec-number&gt;&lt;foreign-keys&gt;&lt;key app="EN" db-id="9e0pxd2fiz0s5uev0ap5rfrqfz50rtet0wa9" timestamp="1556571925"&gt;105&lt;/key&gt;&lt;/foreign-keys&gt;&lt;ref-type name="Web Page"&gt;12&lt;/ref-type&gt;&lt;contributors&gt;&lt;authors&gt;&lt;author&gt;Beppa&lt;/author&gt;&lt;/authors&gt;&lt;secondary-authors&gt;&lt;author&gt;Beppa&lt;/author&gt;&lt;/secondary-authors&gt;&lt;/contributors&gt;&lt;titles&gt;&lt;title&gt;Fraps Real-time video capture &amp;amp; benchmarking&lt;/title&gt;&lt;/titles&gt;&lt;volume&gt;2019&lt;/volume&gt;&lt;number&gt;25 April&lt;/number&gt;&lt;dates&gt;&lt;year&gt;2019&lt;/year&gt;&lt;/dates&gt;&lt;urls&gt;&lt;related-urls&gt;&lt;url&gt;http://www.fraps.com/&lt;/url&gt;&lt;/related-urls&gt;&lt;/urls&gt;&lt;/record&gt;&lt;/Cite&gt;&lt;/EndNote&gt;</w:instrText>
      </w:r>
      <w:r w:rsidR="00135B56">
        <w:rPr>
          <w:rFonts w:eastAsiaTheme="minorEastAsia"/>
          <w:lang w:val="en-GB"/>
        </w:rPr>
        <w:fldChar w:fldCharType="separate"/>
      </w:r>
      <w:r w:rsidR="00E951E7">
        <w:rPr>
          <w:rFonts w:eastAsiaTheme="minorEastAsia"/>
          <w:noProof/>
          <w:lang w:val="en-GB"/>
        </w:rPr>
        <w:t>[15]</w:t>
      </w:r>
      <w:r w:rsidR="00135B56">
        <w:rPr>
          <w:rFonts w:eastAsiaTheme="minorEastAsia"/>
          <w:lang w:val="en-GB"/>
        </w:rPr>
        <w:fldChar w:fldCharType="end"/>
      </w:r>
      <w:r w:rsidRPr="00A134BF">
        <w:rPr>
          <w:rFonts w:eastAsiaTheme="minorEastAsia"/>
          <w:lang w:val="en-GB"/>
        </w:rPr>
        <w:t>.</w:t>
      </w:r>
    </w:p>
    <w:p w:rsidR="00FF7298" w:rsidRDefault="00F5503B" w:rsidP="006E2C0D">
      <w:pPr>
        <w:pStyle w:val="a3"/>
        <w:numPr>
          <w:ilvl w:val="0"/>
          <w:numId w:val="3"/>
        </w:numPr>
        <w:spacing w:line="276" w:lineRule="auto"/>
        <w:ind w:left="357" w:hanging="357"/>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ED18EF" w:rsidRDefault="00ED18EF" w:rsidP="00ED18EF">
      <w:pPr>
        <w:pStyle w:val="a3"/>
        <w:spacing w:line="276" w:lineRule="auto"/>
        <w:rPr>
          <w:rFonts w:eastAsiaTheme="minorEastAsia"/>
          <w:lang w:val="en-GB"/>
        </w:rPr>
      </w:pPr>
    </w:p>
    <w:p w:rsidR="00ED18EF" w:rsidRDefault="00ED320A" w:rsidP="00ED18EF">
      <w:pPr>
        <w:pStyle w:val="a3"/>
        <w:spacing w:line="276" w:lineRule="auto"/>
        <w:rPr>
          <w:rFonts w:eastAsiaTheme="minorEastAsia"/>
          <w:lang w:val="en-GB"/>
        </w:rPr>
      </w:pPr>
      <w:r>
        <w:rPr>
          <w:rFonts w:eastAsiaTheme="minorEastAsia"/>
          <w:lang w:val="en-GB"/>
        </w:rPr>
        <w:t>5 performance tests have been done and t</w:t>
      </w:r>
      <w:r w:rsidR="00ED18EF">
        <w:rPr>
          <w:rFonts w:eastAsiaTheme="minorEastAsia"/>
          <w:lang w:val="en-GB"/>
        </w:rPr>
        <w:t>he following table shows the result for the performance testing.</w:t>
      </w:r>
      <w:r w:rsidR="00A07325">
        <w:rPr>
          <w:rFonts w:eastAsiaTheme="minorEastAsia"/>
          <w:lang w:val="en-GB"/>
        </w:rPr>
        <w:t xml:space="preserve"> The performance test file is also attached in the appendices.</w:t>
      </w:r>
      <w:r w:rsidR="00ED18EF">
        <w:rPr>
          <w:rFonts w:eastAsiaTheme="minorEastAsia"/>
          <w:lang w:val="en-GB"/>
        </w:rPr>
        <w:t xml:space="preserve"> </w:t>
      </w:r>
    </w:p>
    <w:tbl>
      <w:tblPr>
        <w:tblStyle w:val="ad"/>
        <w:tblW w:w="0" w:type="auto"/>
        <w:tblLook w:val="04A0" w:firstRow="1" w:lastRow="0" w:firstColumn="1" w:lastColumn="0" w:noHBand="0" w:noVBand="1"/>
      </w:tblPr>
      <w:tblGrid>
        <w:gridCol w:w="2091"/>
        <w:gridCol w:w="2091"/>
        <w:gridCol w:w="2091"/>
        <w:gridCol w:w="2091"/>
        <w:gridCol w:w="2092"/>
      </w:tblGrid>
      <w:tr w:rsidR="00ED18EF" w:rsidTr="003D0003">
        <w:tc>
          <w:tcPr>
            <w:tcW w:w="10456" w:type="dxa"/>
            <w:gridSpan w:val="5"/>
          </w:tcPr>
          <w:p w:rsidR="00ED18EF" w:rsidRDefault="00ED18EF" w:rsidP="00ED18EF">
            <w:pPr>
              <w:pStyle w:val="a3"/>
              <w:spacing w:line="276" w:lineRule="auto"/>
              <w:rPr>
                <w:rFonts w:eastAsiaTheme="minorEastAsia"/>
                <w:lang w:val="en-GB"/>
              </w:rPr>
            </w:pPr>
            <w:r>
              <w:rPr>
                <w:rFonts w:eastAsiaTheme="minorEastAsia"/>
                <w:lang w:val="en-GB"/>
              </w:rPr>
              <w:t>2019-04-16</w:t>
            </w:r>
            <w:r w:rsidRPr="00ED18EF">
              <w:rPr>
                <w:rFonts w:eastAsiaTheme="minorEastAsia"/>
                <w:lang w:val="en-GB"/>
              </w:rPr>
              <w:t xml:space="preserve"> 21:49:13 - PacMan</w:t>
            </w:r>
          </w:p>
        </w:tc>
      </w:tr>
      <w:tr w:rsidR="00ED18EF" w:rsidTr="00ED18EF">
        <w:tc>
          <w:tcPr>
            <w:tcW w:w="2091" w:type="dxa"/>
          </w:tcPr>
          <w:p w:rsidR="00ED18EF" w:rsidRDefault="0036072E" w:rsidP="0036072E">
            <w:pPr>
              <w:pStyle w:val="a3"/>
              <w:spacing w:line="276" w:lineRule="auto"/>
              <w:rPr>
                <w:rFonts w:eastAsiaTheme="minorEastAsia"/>
                <w:lang w:val="en-GB"/>
              </w:rPr>
            </w:pPr>
            <w:r>
              <w:rPr>
                <w:rFonts w:eastAsiaTheme="minorEastAsia"/>
                <w:lang w:val="en-GB"/>
              </w:rPr>
              <w:t>Total Frames: 2990</w:t>
            </w:r>
            <w:r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50031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9.763</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55</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2</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1:59 - PacMan</w:t>
            </w:r>
          </w:p>
        </w:tc>
      </w:tr>
      <w:tr w:rsidR="00ED18EF" w:rsidTr="00ED18EF">
        <w:tc>
          <w:tcPr>
            <w:tcW w:w="2091" w:type="dxa"/>
          </w:tcPr>
          <w:p w:rsidR="00ED18EF" w:rsidRDefault="0036072E" w:rsidP="0036072E">
            <w:pPr>
              <w:pStyle w:val="a3"/>
              <w:spacing w:line="276" w:lineRule="auto"/>
              <w:rPr>
                <w:rFonts w:eastAsiaTheme="minorEastAsia"/>
                <w:lang w:val="en-GB"/>
              </w:rPr>
            </w:pPr>
            <w:r>
              <w:rPr>
                <w:rFonts w:eastAsiaTheme="minorEastAsia"/>
                <w:lang w:val="en-GB"/>
              </w:rPr>
              <w:t>Total Frames: 4081</w:t>
            </w:r>
            <w:r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69172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8.998</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5</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lastRenderedPageBreak/>
              <w:t>2019-04-16 21:53:50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2091</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34844ms</w:t>
            </w:r>
          </w:p>
        </w:tc>
        <w:tc>
          <w:tcPr>
            <w:tcW w:w="2091" w:type="dxa"/>
          </w:tcPr>
          <w:p w:rsidR="00ED18EF" w:rsidRDefault="0036072E" w:rsidP="00ED18EF">
            <w:pPr>
              <w:pStyle w:val="a3"/>
              <w:spacing w:line="276" w:lineRule="auto"/>
              <w:rPr>
                <w:rFonts w:eastAsiaTheme="minorEastAsia"/>
                <w:lang w:val="en-GB"/>
              </w:rPr>
            </w:pPr>
            <w:r>
              <w:rPr>
                <w:rFonts w:eastAsiaTheme="minorEastAsia"/>
                <w:lang w:val="en-GB"/>
              </w:rPr>
              <w:t>Avg: 60.01</w:t>
            </w:r>
            <w:r w:rsidRPr="0036072E">
              <w:rPr>
                <w:rFonts w:eastAsiaTheme="minorEastAsia"/>
                <w:lang w:val="en-GB"/>
              </w:rPr>
              <w:t>0</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59</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5:13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7961</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140344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6.725</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6</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7:54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8733</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150015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8.214</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4</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2</w:t>
            </w:r>
          </w:p>
        </w:tc>
      </w:tr>
    </w:tbl>
    <w:p w:rsidR="00ED18EF" w:rsidRDefault="00ED18EF" w:rsidP="00ED18EF">
      <w:pPr>
        <w:pStyle w:val="a3"/>
        <w:spacing w:line="276" w:lineRule="auto"/>
        <w:rPr>
          <w:rFonts w:eastAsiaTheme="minorEastAsia"/>
          <w:lang w:val="en-GB"/>
        </w:rPr>
      </w:pPr>
    </w:p>
    <w:p w:rsidR="00D964F3" w:rsidRDefault="00ED320A" w:rsidP="00E951E7">
      <w:pPr>
        <w:pStyle w:val="a3"/>
        <w:spacing w:line="276" w:lineRule="auto"/>
        <w:rPr>
          <w:rFonts w:eastAsiaTheme="minorEastAsia"/>
          <w:lang w:val="en-GB"/>
        </w:rPr>
      </w:pPr>
      <w:r>
        <w:rPr>
          <w:rFonts w:eastAsiaTheme="minorEastAsia"/>
          <w:lang w:val="en-GB"/>
        </w:rPr>
        <w:t>For these 5 tests, all average framerate results are more than 30 and the minimum</w:t>
      </w:r>
      <w:r w:rsidR="00A0495C">
        <w:rPr>
          <w:rFonts w:eastAsiaTheme="minorEastAsia"/>
          <w:lang w:val="en-GB"/>
        </w:rPr>
        <w:t xml:space="preserve"> is 35. Therefore, the final product passes the performance test.</w:t>
      </w:r>
    </w:p>
    <w:p w:rsidR="00E951E7" w:rsidRPr="004D7CAB" w:rsidRDefault="00E951E7" w:rsidP="00E951E7">
      <w:pPr>
        <w:pStyle w:val="a3"/>
        <w:spacing w:line="276" w:lineRule="auto"/>
        <w:rPr>
          <w:rFonts w:eastAsiaTheme="minorEastAsia"/>
          <w:lang w:val="en-GB"/>
        </w:rPr>
      </w:pPr>
    </w:p>
    <w:p w:rsidR="00A73ABE" w:rsidRDefault="00A73ABE" w:rsidP="005143F4">
      <w:pPr>
        <w:pStyle w:val="a3"/>
        <w:numPr>
          <w:ilvl w:val="1"/>
          <w:numId w:val="1"/>
        </w:numPr>
        <w:spacing w:line="276" w:lineRule="auto"/>
        <w:rPr>
          <w:rFonts w:eastAsiaTheme="minorEastAsia"/>
          <w:b/>
          <w:lang w:val="en-GB"/>
        </w:rPr>
      </w:pPr>
      <w:r>
        <w:rPr>
          <w:rFonts w:eastAsiaTheme="minorEastAsia"/>
          <w:b/>
          <w:lang w:val="en-GB"/>
        </w:rPr>
        <w:t>Players’ feedback</w:t>
      </w:r>
    </w:p>
    <w:p w:rsidR="000C468E" w:rsidRDefault="00F574A2" w:rsidP="00F87A81">
      <w:pPr>
        <w:pStyle w:val="a3"/>
        <w:spacing w:line="276" w:lineRule="auto"/>
      </w:pPr>
      <w:r w:rsidRPr="00F574A2">
        <w:rPr>
          <w:rFonts w:eastAsiaTheme="minorEastAsia"/>
          <w:lang w:val="en-GB"/>
        </w:rPr>
        <w:t xml:space="preserve">A </w:t>
      </w:r>
      <w:r>
        <w:rPr>
          <w:rFonts w:eastAsiaTheme="minorEastAsia"/>
          <w:lang w:val="en-GB"/>
        </w:rPr>
        <w:t xml:space="preserve">questionnaire will be designed to </w:t>
      </w:r>
      <w:r w:rsidR="00A0495C">
        <w:rPr>
          <w:rFonts w:eastAsiaTheme="minorEastAsia"/>
          <w:lang w:val="en-GB"/>
        </w:rPr>
        <w:t>collect</w:t>
      </w:r>
      <w:r>
        <w:rPr>
          <w:rFonts w:eastAsiaTheme="minorEastAsia"/>
          <w:lang w:val="en-GB"/>
        </w:rPr>
        <w:t xml:space="preserve"> </w:t>
      </w:r>
      <w:r w:rsidRPr="00E41A00">
        <w:rPr>
          <w:rFonts w:eastAsiaTheme="minorEastAsia"/>
          <w:noProof/>
          <w:lang w:val="en-GB"/>
        </w:rPr>
        <w:t>players’</w:t>
      </w:r>
      <w:r>
        <w:rPr>
          <w:rFonts w:eastAsiaTheme="minorEastAsia"/>
          <w:lang w:val="en-GB"/>
        </w:rPr>
        <w:t xml:space="preserve"> </w:t>
      </w:r>
      <w:r w:rsidR="00A0495C">
        <w:rPr>
          <w:rFonts w:eastAsiaTheme="minorEastAsia"/>
          <w:lang w:val="en-GB"/>
        </w:rPr>
        <w:t>opinions</w:t>
      </w:r>
      <w:r>
        <w:rPr>
          <w:rFonts w:eastAsiaTheme="minorEastAsia"/>
          <w:lang w:val="en-GB"/>
        </w:rPr>
        <w:t xml:space="preserve">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r w:rsidR="003B291D">
        <w:t xml:space="preserve"> </w:t>
      </w:r>
    </w:p>
    <w:p w:rsidR="00931ECE" w:rsidRDefault="00931ECE" w:rsidP="00F87A81">
      <w:pPr>
        <w:pStyle w:val="a3"/>
        <w:spacing w:line="276" w:lineRule="auto"/>
        <w:ind w:left="420"/>
        <w:rPr>
          <w:rFonts w:eastAsiaTheme="minorEastAsia"/>
          <w:lang w:val="en-GB"/>
        </w:rPr>
      </w:pPr>
    </w:p>
    <w:p w:rsidR="003946CD" w:rsidRDefault="003946CD" w:rsidP="00F87A81">
      <w:pPr>
        <w:pStyle w:val="a3"/>
        <w:spacing w:line="276" w:lineRule="auto"/>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9976CF" w:rsidP="00586E4A">
      <w:pPr>
        <w:pStyle w:val="a3"/>
        <w:numPr>
          <w:ilvl w:val="0"/>
          <w:numId w:val="17"/>
        </w:numPr>
        <w:spacing w:line="240"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586E4A">
            <w:pPr>
              <w:pStyle w:val="a3"/>
              <w:spacing w:line="240" w:lineRule="auto"/>
              <w:rPr>
                <w:rFonts w:eastAsiaTheme="minorEastAsia"/>
                <w:lang w:val="en-GB"/>
              </w:rPr>
            </w:pPr>
            <w:r>
              <w:rPr>
                <w:rFonts w:eastAsiaTheme="minorEastAsia"/>
                <w:lang w:val="en-GB"/>
              </w:rPr>
              <w:t>Very bad</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Bad</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Neutral</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Good</w:t>
            </w:r>
          </w:p>
        </w:tc>
        <w:tc>
          <w:tcPr>
            <w:tcW w:w="2092" w:type="dxa"/>
          </w:tcPr>
          <w:p w:rsidR="009976CF" w:rsidRDefault="009976CF" w:rsidP="00586E4A">
            <w:pPr>
              <w:pStyle w:val="a3"/>
              <w:spacing w:line="240"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2" w:type="dxa"/>
          </w:tcPr>
          <w:p w:rsidR="009976CF" w:rsidRDefault="009976CF" w:rsidP="00586E4A">
            <w:pPr>
              <w:pStyle w:val="a3"/>
              <w:spacing w:line="240" w:lineRule="auto"/>
              <w:rPr>
                <w:rFonts w:eastAsiaTheme="minorEastAsia"/>
                <w:lang w:val="en-GB"/>
              </w:rPr>
            </w:pPr>
          </w:p>
        </w:tc>
      </w:tr>
    </w:tbl>
    <w:p w:rsidR="00C765F1" w:rsidRDefault="00640BFC" w:rsidP="00586E4A">
      <w:pPr>
        <w:pStyle w:val="a3"/>
        <w:numPr>
          <w:ilvl w:val="0"/>
          <w:numId w:val="17"/>
        </w:numPr>
        <w:spacing w:line="240"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586E4A">
            <w:pPr>
              <w:pStyle w:val="a3"/>
              <w:spacing w:line="240" w:lineRule="auto"/>
              <w:rPr>
                <w:rFonts w:eastAsiaTheme="minorEastAsia"/>
                <w:lang w:val="en-GB"/>
              </w:rPr>
            </w:pPr>
            <w:r>
              <w:rPr>
                <w:rFonts w:eastAsiaTheme="minorEastAsia"/>
                <w:lang w:val="en-GB"/>
              </w:rPr>
              <w:t>Very bad</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Bad</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Neutral</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Good</w:t>
            </w:r>
          </w:p>
        </w:tc>
        <w:tc>
          <w:tcPr>
            <w:tcW w:w="2092" w:type="dxa"/>
          </w:tcPr>
          <w:p w:rsidR="00640BFC" w:rsidRDefault="00640BFC" w:rsidP="00586E4A">
            <w:pPr>
              <w:pStyle w:val="a3"/>
              <w:spacing w:line="240"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2" w:type="dxa"/>
          </w:tcPr>
          <w:p w:rsidR="00640BFC" w:rsidRDefault="00640BFC" w:rsidP="00586E4A">
            <w:pPr>
              <w:pStyle w:val="a3"/>
              <w:spacing w:line="240" w:lineRule="auto"/>
              <w:rPr>
                <w:rFonts w:eastAsiaTheme="minorEastAsia"/>
                <w:lang w:val="en-GB"/>
              </w:rPr>
            </w:pPr>
          </w:p>
        </w:tc>
      </w:tr>
    </w:tbl>
    <w:p w:rsidR="00524726" w:rsidRDefault="00524726"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586E4A">
            <w:pPr>
              <w:pStyle w:val="a3"/>
              <w:spacing w:line="240" w:lineRule="auto"/>
              <w:rPr>
                <w:rFonts w:eastAsiaTheme="minorEastAsia"/>
                <w:lang w:val="en-GB"/>
              </w:rPr>
            </w:pPr>
            <w:r>
              <w:rPr>
                <w:rFonts w:eastAsiaTheme="minorEastAsia"/>
                <w:lang w:val="en-GB"/>
              </w:rPr>
              <w:t>Very bad</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Bad</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Neutral</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Good</w:t>
            </w:r>
          </w:p>
        </w:tc>
        <w:tc>
          <w:tcPr>
            <w:tcW w:w="2092" w:type="dxa"/>
          </w:tcPr>
          <w:p w:rsidR="00524726" w:rsidRDefault="00524726" w:rsidP="00586E4A">
            <w:pPr>
              <w:pStyle w:val="a3"/>
              <w:spacing w:line="240"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2" w:type="dxa"/>
          </w:tcPr>
          <w:p w:rsidR="00524726" w:rsidRDefault="00524726" w:rsidP="00586E4A">
            <w:pPr>
              <w:pStyle w:val="a3"/>
              <w:spacing w:line="240" w:lineRule="auto"/>
              <w:rPr>
                <w:rFonts w:eastAsiaTheme="minorEastAsia"/>
                <w:lang w:val="en-GB"/>
              </w:rPr>
            </w:pPr>
          </w:p>
        </w:tc>
      </w:tr>
    </w:tbl>
    <w:p w:rsidR="00A666CB" w:rsidRDefault="00A666CB"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586E4A">
            <w:pPr>
              <w:pStyle w:val="a3"/>
              <w:spacing w:line="240" w:lineRule="auto"/>
              <w:rPr>
                <w:rFonts w:eastAsiaTheme="minorEastAsia"/>
                <w:lang w:val="en-GB"/>
              </w:rPr>
            </w:pPr>
            <w:r>
              <w:rPr>
                <w:rFonts w:eastAsiaTheme="minorEastAsia"/>
                <w:lang w:val="en-GB"/>
              </w:rPr>
              <w:t>Very bad</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Bad</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Neutral</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Good</w:t>
            </w:r>
          </w:p>
        </w:tc>
        <w:tc>
          <w:tcPr>
            <w:tcW w:w="2092" w:type="dxa"/>
          </w:tcPr>
          <w:p w:rsidR="00A666CB" w:rsidRDefault="00A666CB" w:rsidP="00586E4A">
            <w:pPr>
              <w:pStyle w:val="a3"/>
              <w:spacing w:line="240"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2" w:type="dxa"/>
          </w:tcPr>
          <w:p w:rsidR="00A666CB" w:rsidRDefault="00A666CB" w:rsidP="00586E4A">
            <w:pPr>
              <w:pStyle w:val="a3"/>
              <w:spacing w:line="240" w:lineRule="auto"/>
              <w:rPr>
                <w:rFonts w:eastAsiaTheme="minorEastAsia"/>
                <w:lang w:val="en-GB"/>
              </w:rPr>
            </w:pPr>
          </w:p>
        </w:tc>
      </w:tr>
    </w:tbl>
    <w:p w:rsidR="009B60F1" w:rsidRDefault="009B60F1"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586E4A">
            <w:pPr>
              <w:pStyle w:val="a3"/>
              <w:spacing w:line="240" w:lineRule="auto"/>
              <w:rPr>
                <w:rFonts w:eastAsiaTheme="minorEastAsia"/>
                <w:lang w:val="en-GB"/>
              </w:rPr>
            </w:pPr>
            <w:r>
              <w:rPr>
                <w:rFonts w:eastAsiaTheme="minorEastAsia"/>
                <w:lang w:val="en-GB"/>
              </w:rPr>
              <w:t>Very bad</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Bad</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Neutral</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Good</w:t>
            </w:r>
          </w:p>
        </w:tc>
        <w:tc>
          <w:tcPr>
            <w:tcW w:w="2092" w:type="dxa"/>
          </w:tcPr>
          <w:p w:rsidR="009B60F1" w:rsidRDefault="009B60F1" w:rsidP="00586E4A">
            <w:pPr>
              <w:pStyle w:val="a3"/>
              <w:spacing w:line="240"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2" w:type="dxa"/>
          </w:tcPr>
          <w:p w:rsidR="009B60F1" w:rsidRDefault="009B60F1" w:rsidP="00586E4A">
            <w:pPr>
              <w:pStyle w:val="a3"/>
              <w:spacing w:line="240" w:lineRule="auto"/>
              <w:rPr>
                <w:rFonts w:eastAsiaTheme="minorEastAsia"/>
                <w:lang w:val="en-GB"/>
              </w:rPr>
            </w:pPr>
          </w:p>
        </w:tc>
      </w:tr>
    </w:tbl>
    <w:p w:rsidR="00707A63" w:rsidRDefault="00707A63"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586E4A">
            <w:pPr>
              <w:pStyle w:val="a3"/>
              <w:spacing w:line="240" w:lineRule="auto"/>
              <w:rPr>
                <w:rFonts w:eastAsiaTheme="minorEastAsia"/>
                <w:lang w:val="en-GB"/>
              </w:rPr>
            </w:pPr>
            <w:r>
              <w:rPr>
                <w:rFonts w:eastAsiaTheme="minorEastAsia"/>
                <w:lang w:val="en-GB"/>
              </w:rPr>
              <w:t>Very bad</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Bad</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Neutral</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Good</w:t>
            </w:r>
          </w:p>
        </w:tc>
        <w:tc>
          <w:tcPr>
            <w:tcW w:w="2092" w:type="dxa"/>
          </w:tcPr>
          <w:p w:rsidR="00707A63" w:rsidRDefault="00707A63" w:rsidP="00586E4A">
            <w:pPr>
              <w:pStyle w:val="a3"/>
              <w:spacing w:line="240"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2" w:type="dxa"/>
          </w:tcPr>
          <w:p w:rsidR="00707A63" w:rsidRDefault="00707A63" w:rsidP="00586E4A">
            <w:pPr>
              <w:pStyle w:val="a3"/>
              <w:spacing w:line="240" w:lineRule="auto"/>
              <w:rPr>
                <w:rFonts w:eastAsiaTheme="minorEastAsia"/>
                <w:lang w:val="en-GB"/>
              </w:rPr>
            </w:pPr>
          </w:p>
        </w:tc>
      </w:tr>
    </w:tbl>
    <w:p w:rsidR="00C743C0" w:rsidRDefault="00C743C0"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586E4A">
            <w:pPr>
              <w:pStyle w:val="a3"/>
              <w:spacing w:line="240" w:lineRule="auto"/>
              <w:rPr>
                <w:rFonts w:eastAsiaTheme="minorEastAsia"/>
                <w:lang w:val="en-GB"/>
              </w:rPr>
            </w:pPr>
            <w:r>
              <w:rPr>
                <w:rFonts w:eastAsiaTheme="minorEastAsia"/>
                <w:lang w:val="en-GB"/>
              </w:rPr>
              <w:t>Very bad</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Bad</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Neutral</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Good</w:t>
            </w:r>
          </w:p>
        </w:tc>
        <w:tc>
          <w:tcPr>
            <w:tcW w:w="2092" w:type="dxa"/>
          </w:tcPr>
          <w:p w:rsidR="00C743C0" w:rsidRDefault="00C743C0" w:rsidP="00586E4A">
            <w:pPr>
              <w:pStyle w:val="a3"/>
              <w:spacing w:line="240"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2" w:type="dxa"/>
          </w:tcPr>
          <w:p w:rsidR="00C743C0" w:rsidRDefault="00C743C0" w:rsidP="00586E4A">
            <w:pPr>
              <w:pStyle w:val="a3"/>
              <w:spacing w:line="240" w:lineRule="auto"/>
              <w:rPr>
                <w:rFonts w:eastAsiaTheme="minorEastAsia"/>
                <w:lang w:val="en-GB"/>
              </w:rPr>
            </w:pPr>
          </w:p>
        </w:tc>
      </w:tr>
    </w:tbl>
    <w:p w:rsidR="00B07840" w:rsidRDefault="00B07840"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586E4A">
            <w:pPr>
              <w:pStyle w:val="a3"/>
              <w:spacing w:line="240" w:lineRule="auto"/>
              <w:rPr>
                <w:rFonts w:eastAsiaTheme="minorEastAsia"/>
                <w:lang w:val="en-GB"/>
              </w:rPr>
            </w:pPr>
            <w:r>
              <w:rPr>
                <w:rFonts w:eastAsiaTheme="minorEastAsia"/>
                <w:lang w:val="en-GB"/>
              </w:rPr>
              <w:t>Too easy</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Easy</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Normal</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Difficult</w:t>
            </w:r>
          </w:p>
        </w:tc>
        <w:tc>
          <w:tcPr>
            <w:tcW w:w="2092" w:type="dxa"/>
          </w:tcPr>
          <w:p w:rsidR="00B07840" w:rsidRDefault="00604915" w:rsidP="00586E4A">
            <w:pPr>
              <w:pStyle w:val="a3"/>
              <w:spacing w:line="240"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2" w:type="dxa"/>
          </w:tcPr>
          <w:p w:rsidR="00B07840" w:rsidRDefault="00B07840" w:rsidP="00586E4A">
            <w:pPr>
              <w:pStyle w:val="a3"/>
              <w:spacing w:line="240" w:lineRule="auto"/>
              <w:rPr>
                <w:rFonts w:eastAsiaTheme="minorEastAsia"/>
                <w:lang w:val="en-GB"/>
              </w:rPr>
            </w:pPr>
          </w:p>
        </w:tc>
      </w:tr>
    </w:tbl>
    <w:p w:rsidR="003803C6" w:rsidRDefault="000C3DAF" w:rsidP="00586E4A">
      <w:pPr>
        <w:pStyle w:val="a3"/>
        <w:numPr>
          <w:ilvl w:val="0"/>
          <w:numId w:val="17"/>
        </w:numPr>
        <w:spacing w:line="240" w:lineRule="auto"/>
        <w:rPr>
          <w:rFonts w:eastAsiaTheme="minorEastAsia"/>
          <w:lang w:val="en-GB"/>
        </w:rPr>
      </w:pPr>
      <w:r>
        <w:rPr>
          <w:rFonts w:eastAsiaTheme="minorEastAsia"/>
          <w:lang w:val="en-GB"/>
        </w:rPr>
        <w:t>Do you have any suggestions to the user interface?</w:t>
      </w:r>
    </w:p>
    <w:p w:rsidR="003803C6" w:rsidRPr="007C6889" w:rsidRDefault="007C6889" w:rsidP="00586E4A">
      <w:pPr>
        <w:pStyle w:val="a3"/>
        <w:spacing w:line="240" w:lineRule="auto"/>
        <w:ind w:firstLine="420"/>
        <w:rPr>
          <w:rFonts w:eastAsiaTheme="minorEastAsia"/>
          <w:lang w:val="en-GB"/>
        </w:rPr>
      </w:pPr>
      <w:r>
        <w:rPr>
          <w:rFonts w:eastAsiaTheme="minorEastAsia" w:hint="eastAsia"/>
          <w:lang w:val="en-GB"/>
        </w:rPr>
        <w:lastRenderedPageBreak/>
        <w:t>_</w:t>
      </w:r>
      <w:r>
        <w:rPr>
          <w:rFonts w:eastAsiaTheme="minorEastAsia"/>
          <w:lang w:val="en-GB"/>
        </w:rPr>
        <w:t>______________________________________________________________________________</w:t>
      </w:r>
    </w:p>
    <w:p w:rsidR="009675D9" w:rsidRDefault="009675D9"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586E4A">
      <w:pPr>
        <w:pStyle w:val="a3"/>
        <w:spacing w:line="240" w:lineRule="auto"/>
        <w:ind w:left="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8B6607" w:rsidP="00586E4A">
      <w:pPr>
        <w:pStyle w:val="a3"/>
        <w:numPr>
          <w:ilvl w:val="0"/>
          <w:numId w:val="17"/>
        </w:numPr>
        <w:spacing w:line="240" w:lineRule="auto"/>
        <w:rPr>
          <w:rFonts w:eastAsiaTheme="minorEastAsia"/>
          <w:lang w:val="en-GB"/>
        </w:rPr>
      </w:pPr>
      <w:r>
        <w:rPr>
          <w:rFonts w:eastAsiaTheme="minorEastAsia"/>
          <w:lang w:val="en-GB"/>
        </w:rPr>
        <w:t>Which aspect of the game is</w:t>
      </w:r>
      <w:r w:rsidR="00AB053C">
        <w:rPr>
          <w:rFonts w:eastAsiaTheme="minorEastAsia"/>
          <w:lang w:val="en-GB"/>
        </w:rPr>
        <w:t xml:space="preserve"> your favourite and</w:t>
      </w:r>
      <w:r w:rsidR="00717096" w:rsidRPr="00717096">
        <w:rPr>
          <w:rFonts w:eastAsiaTheme="minorEastAsia"/>
          <w:lang w:val="en-GB"/>
        </w:rPr>
        <w:t xml:space="preserve"> least favourite?</w:t>
      </w:r>
    </w:p>
    <w:p w:rsidR="00737466" w:rsidRPr="007C6889" w:rsidRDefault="00737466"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F06F95" w:rsidP="00586E4A">
      <w:pPr>
        <w:pStyle w:val="a3"/>
        <w:numPr>
          <w:ilvl w:val="0"/>
          <w:numId w:val="17"/>
        </w:numPr>
        <w:spacing w:line="240" w:lineRule="auto"/>
        <w:rPr>
          <w:rFonts w:eastAsiaTheme="minorEastAsia"/>
          <w:lang w:val="en-GB"/>
        </w:rPr>
      </w:pPr>
      <w:r>
        <w:rPr>
          <w:rFonts w:eastAsiaTheme="minorEastAsia"/>
          <w:lang w:val="en-GB"/>
        </w:rPr>
        <w:t>Do you have any extra comments and suggestions?</w:t>
      </w:r>
    </w:p>
    <w:p w:rsidR="0058120C" w:rsidRDefault="0058120C"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3D5A88" w:rsidRPr="003D5A88" w:rsidRDefault="003D5A88" w:rsidP="003D5A88">
      <w:pPr>
        <w:pStyle w:val="a3"/>
        <w:spacing w:line="276" w:lineRule="auto"/>
        <w:ind w:firstLine="420"/>
        <w:rPr>
          <w:rFonts w:eastAsiaTheme="minorEastAsia"/>
          <w:lang w:val="en-GB"/>
        </w:rPr>
      </w:pPr>
    </w:p>
    <w:p w:rsidR="00856E86" w:rsidRDefault="003D5A88" w:rsidP="00F626F8">
      <w:pPr>
        <w:pStyle w:val="a3"/>
        <w:pageBreakBefore/>
        <w:numPr>
          <w:ilvl w:val="0"/>
          <w:numId w:val="1"/>
        </w:numPr>
        <w:spacing w:line="276" w:lineRule="auto"/>
        <w:rPr>
          <w:rFonts w:eastAsiaTheme="minorEastAsia"/>
          <w:b/>
          <w:lang w:val="en-GB"/>
        </w:rPr>
      </w:pPr>
      <w:r>
        <w:rPr>
          <w:rFonts w:eastAsiaTheme="minorEastAsia"/>
          <w:b/>
          <w:lang w:val="en-GB"/>
        </w:rPr>
        <w:lastRenderedPageBreak/>
        <w:t>Learning Points</w:t>
      </w:r>
    </w:p>
    <w:p w:rsidR="003D5A88" w:rsidRDefault="00750B18" w:rsidP="00816942">
      <w:pPr>
        <w:pStyle w:val="a3"/>
        <w:spacing w:line="276" w:lineRule="auto"/>
        <w:rPr>
          <w:rFonts w:eastAsiaTheme="minorEastAsia"/>
          <w:lang w:val="en-GB"/>
        </w:rPr>
      </w:pPr>
      <w:r>
        <w:rPr>
          <w:rFonts w:eastAsiaTheme="minorEastAsia"/>
          <w:lang w:val="en-GB"/>
        </w:rPr>
        <w:t xml:space="preserve">In this project, a Pac-Man game is </w:t>
      </w:r>
      <w:r w:rsidR="00D6553F">
        <w:rPr>
          <w:rFonts w:eastAsiaTheme="minorEastAsia"/>
          <w:lang w:val="en-GB"/>
        </w:rPr>
        <w:t xml:space="preserve">designed, realised and evaluated. </w:t>
      </w:r>
      <w:r w:rsidR="00323D34">
        <w:rPr>
          <w:rFonts w:eastAsiaTheme="minorEastAsia"/>
          <w:lang w:val="en-GB"/>
        </w:rPr>
        <w:t xml:space="preserve">During this process, several professional skills such as </w:t>
      </w:r>
      <w:r w:rsidR="00AE546B">
        <w:rPr>
          <w:rFonts w:eastAsiaTheme="minorEastAsia"/>
          <w:lang w:val="en-GB"/>
        </w:rPr>
        <w:t xml:space="preserve">object-oriented design and </w:t>
      </w:r>
      <w:r w:rsidR="00323D34">
        <w:rPr>
          <w:rFonts w:eastAsiaTheme="minorEastAsia"/>
          <w:lang w:val="en-GB"/>
        </w:rPr>
        <w:t xml:space="preserve">Unity game engine have been learned. </w:t>
      </w:r>
      <w:r w:rsidR="00AE546B">
        <w:rPr>
          <w:rFonts w:eastAsiaTheme="minorEastAsia"/>
          <w:lang w:val="en-GB"/>
        </w:rPr>
        <w:t xml:space="preserve">This section will discuss those skills </w:t>
      </w:r>
      <w:r w:rsidR="007E3A3D">
        <w:rPr>
          <w:rFonts w:eastAsiaTheme="minorEastAsia"/>
          <w:lang w:val="en-GB"/>
        </w:rPr>
        <w:t xml:space="preserve">that have been learned and practised. </w:t>
      </w:r>
    </w:p>
    <w:p w:rsidR="00E01B3C" w:rsidRDefault="00E01B3C" w:rsidP="00816942">
      <w:pPr>
        <w:pStyle w:val="a3"/>
        <w:spacing w:line="276" w:lineRule="auto"/>
        <w:rPr>
          <w:rFonts w:eastAsiaTheme="minorEastAsia"/>
          <w:lang w:val="en-GB"/>
        </w:rPr>
      </w:pPr>
    </w:p>
    <w:p w:rsidR="00343AFD" w:rsidRPr="00343AFD" w:rsidRDefault="00343AFD" w:rsidP="00343AFD">
      <w:pPr>
        <w:pStyle w:val="a3"/>
        <w:numPr>
          <w:ilvl w:val="0"/>
          <w:numId w:val="2"/>
        </w:numPr>
        <w:spacing w:line="276" w:lineRule="auto"/>
        <w:ind w:left="420"/>
        <w:rPr>
          <w:rFonts w:eastAsiaTheme="minorEastAsia"/>
          <w:b/>
          <w:lang w:val="en-GB"/>
        </w:rPr>
      </w:pPr>
      <w:r w:rsidRPr="00343AFD">
        <w:rPr>
          <w:rFonts w:eastAsiaTheme="minorEastAsia"/>
          <w:b/>
          <w:lang w:val="en-GB"/>
        </w:rPr>
        <w:t>Object-oriented design</w:t>
      </w:r>
    </w:p>
    <w:p w:rsidR="00E01B3C" w:rsidRDefault="00E01B3C" w:rsidP="00E01B3C">
      <w:pPr>
        <w:pStyle w:val="a3"/>
        <w:spacing w:line="276" w:lineRule="auto"/>
        <w:rPr>
          <w:rFonts w:eastAsiaTheme="minorEastAsia"/>
          <w:lang w:val="en-GB"/>
        </w:rPr>
      </w:pPr>
      <w:r w:rsidRPr="001D1ADE">
        <w:rPr>
          <w:rFonts w:eastAsiaTheme="minorEastAsia"/>
          <w:lang w:val="en-GB"/>
        </w:rPr>
        <w:t xml:space="preserve">Object-oriented design is the discipline </w:t>
      </w:r>
      <w:r w:rsidR="00D631FF">
        <w:rPr>
          <w:rFonts w:eastAsiaTheme="minorEastAsia"/>
          <w:lang w:val="en-GB"/>
        </w:rPr>
        <w:t xml:space="preserve">that solve a certain problem by defining different objects and interactions between them </w:t>
      </w:r>
      <w:r w:rsidRPr="001D1ADE">
        <w:rPr>
          <w:rFonts w:eastAsiaTheme="minorEastAsia"/>
          <w:lang w:val="en-GB"/>
        </w:rPr>
        <w:fldChar w:fldCharType="begin"/>
      </w:r>
      <w:r>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Pr="001D1ADE">
        <w:rPr>
          <w:rFonts w:eastAsiaTheme="minorEastAsia"/>
          <w:lang w:val="en-GB"/>
        </w:rPr>
        <w:fldChar w:fldCharType="separate"/>
      </w:r>
      <w:r>
        <w:rPr>
          <w:rFonts w:eastAsiaTheme="minorEastAsia"/>
          <w:noProof/>
          <w:lang w:val="en-GB"/>
        </w:rPr>
        <w:t>[8]</w:t>
      </w:r>
      <w:r w:rsidRPr="001D1ADE">
        <w:rPr>
          <w:rFonts w:eastAsiaTheme="minorEastAsia"/>
          <w:lang w:val="en-GB"/>
        </w:rPr>
        <w:fldChar w:fldCharType="end"/>
      </w:r>
      <w:r w:rsidR="00343AFD">
        <w:rPr>
          <w:rFonts w:eastAsiaTheme="minorEastAsia"/>
          <w:lang w:val="en-GB"/>
        </w:rPr>
        <w:t>.</w:t>
      </w:r>
      <w:r w:rsidR="00D631FF">
        <w:rPr>
          <w:rFonts w:eastAsiaTheme="minorEastAsia"/>
          <w:lang w:val="en-GB"/>
        </w:rPr>
        <w:t xml:space="preserve"> </w:t>
      </w:r>
      <w:r w:rsidR="007E3FE9">
        <w:rPr>
          <w:rFonts w:eastAsiaTheme="minorEastAsia"/>
          <w:lang w:val="en-GB"/>
        </w:rPr>
        <w:t xml:space="preserve">Because game is a software that includes many game objects and interactions, the OO design is used as the </w:t>
      </w:r>
      <w:r w:rsidR="00D12977">
        <w:rPr>
          <w:rFonts w:eastAsiaTheme="minorEastAsia"/>
          <w:lang w:val="en-GB"/>
        </w:rPr>
        <w:t xml:space="preserve">main </w:t>
      </w:r>
      <w:r w:rsidR="007E3FE9">
        <w:rPr>
          <w:rFonts w:eastAsiaTheme="minorEastAsia"/>
          <w:lang w:val="en-GB"/>
        </w:rPr>
        <w:t xml:space="preserve">design methodology in this project. </w:t>
      </w:r>
    </w:p>
    <w:p w:rsidR="007E3FE9" w:rsidRDefault="007E3FE9" w:rsidP="00E01B3C">
      <w:pPr>
        <w:pStyle w:val="a3"/>
        <w:spacing w:line="276" w:lineRule="auto"/>
        <w:rPr>
          <w:rFonts w:eastAsiaTheme="minorEastAsia"/>
          <w:lang w:val="en-GB"/>
        </w:rPr>
      </w:pPr>
    </w:p>
    <w:p w:rsidR="007E3FE9" w:rsidRDefault="00DD7ACD" w:rsidP="00E01B3C">
      <w:pPr>
        <w:pStyle w:val="a3"/>
        <w:spacing w:line="276" w:lineRule="auto"/>
        <w:rPr>
          <w:rFonts w:eastAsiaTheme="minorEastAsia"/>
          <w:lang w:val="en-GB"/>
        </w:rPr>
      </w:pPr>
      <w:r>
        <w:rPr>
          <w:rFonts w:eastAsiaTheme="minorEastAsia"/>
          <w:lang w:val="en-GB"/>
        </w:rPr>
        <w:t>Object-oriented design metho</w:t>
      </w:r>
      <w:r w:rsidR="00730179">
        <w:rPr>
          <w:rFonts w:eastAsiaTheme="minorEastAsia"/>
          <w:lang w:val="en-GB"/>
        </w:rPr>
        <w:t xml:space="preserve">dology is learned and practised in this project. </w:t>
      </w:r>
      <w:r w:rsidR="008514A7">
        <w:rPr>
          <w:rFonts w:eastAsiaTheme="minorEastAsia"/>
          <w:lang w:val="en-GB"/>
        </w:rPr>
        <w:t xml:space="preserve">To use </w:t>
      </w:r>
      <w:r w:rsidR="005A746B">
        <w:rPr>
          <w:rFonts w:eastAsiaTheme="minorEastAsia"/>
          <w:lang w:val="en-GB"/>
        </w:rPr>
        <w:t xml:space="preserve">object-oriented design in this game project, firstly all game components and objects </w:t>
      </w:r>
      <w:r>
        <w:rPr>
          <w:rFonts w:eastAsiaTheme="minorEastAsia"/>
          <w:lang w:val="en-GB"/>
        </w:rPr>
        <w:t>such as ‘GameManager’ and ‘</w:t>
      </w:r>
      <w:r w:rsidR="00730179">
        <w:rPr>
          <w:rFonts w:eastAsiaTheme="minorEastAsia"/>
          <w:lang w:val="en-GB"/>
        </w:rPr>
        <w:t>Ghost</w:t>
      </w:r>
      <w:r>
        <w:rPr>
          <w:rFonts w:eastAsiaTheme="minorEastAsia"/>
          <w:lang w:val="en-GB"/>
        </w:rPr>
        <w:t xml:space="preserve">’ </w:t>
      </w:r>
      <w:r w:rsidR="005A746B">
        <w:rPr>
          <w:rFonts w:eastAsiaTheme="minorEastAsia"/>
          <w:lang w:val="en-GB"/>
        </w:rPr>
        <w:t xml:space="preserve">are listed. </w:t>
      </w:r>
      <w:r>
        <w:rPr>
          <w:rFonts w:eastAsiaTheme="minorEastAsia"/>
          <w:lang w:val="en-GB"/>
        </w:rPr>
        <w:t xml:space="preserve">Then, </w:t>
      </w:r>
      <w:r w:rsidR="00730179">
        <w:rPr>
          <w:rFonts w:eastAsiaTheme="minorEastAsia"/>
          <w:lang w:val="en-GB"/>
        </w:rPr>
        <w:t>relations between each class are defined. Finally, attributes and interfaces are added</w:t>
      </w:r>
      <w:r w:rsidR="009E767A">
        <w:rPr>
          <w:rFonts w:eastAsiaTheme="minorEastAsia"/>
          <w:lang w:val="en-GB"/>
        </w:rPr>
        <w:t xml:space="preserve"> to each class. A class diagram that indicates the structure of this game is now can be created. </w:t>
      </w:r>
      <w:r w:rsidR="00CC048F">
        <w:rPr>
          <w:rFonts w:eastAsiaTheme="minorEastAsia"/>
          <w:lang w:val="en-GB"/>
        </w:rPr>
        <w:t xml:space="preserve">With the completed class diagram, details for each class can be completed one by one. </w:t>
      </w:r>
    </w:p>
    <w:p w:rsidR="00CC048F" w:rsidRDefault="00CC048F" w:rsidP="00E01B3C">
      <w:pPr>
        <w:pStyle w:val="a3"/>
        <w:spacing w:line="276" w:lineRule="auto"/>
        <w:rPr>
          <w:rFonts w:eastAsiaTheme="minorEastAsia"/>
          <w:lang w:val="en-GB"/>
        </w:rPr>
      </w:pPr>
    </w:p>
    <w:p w:rsidR="00CC048F" w:rsidRDefault="00CC048F" w:rsidP="00E01B3C">
      <w:pPr>
        <w:pStyle w:val="a3"/>
        <w:spacing w:line="276" w:lineRule="auto"/>
        <w:rPr>
          <w:rFonts w:eastAsiaTheme="minorEastAsia"/>
          <w:lang w:val="en-GB"/>
        </w:rPr>
      </w:pPr>
      <w:r>
        <w:rPr>
          <w:rFonts w:eastAsiaTheme="minorEastAsia"/>
          <w:lang w:val="en-GB"/>
        </w:rPr>
        <w:t xml:space="preserve">The advantage of object-oriented design is that it divides a large system into several linked components. The whole system can be completed by defining each components and interactions, which makes </w:t>
      </w:r>
      <w:r w:rsidR="00250F39">
        <w:rPr>
          <w:rFonts w:eastAsiaTheme="minorEastAsia"/>
          <w:lang w:val="en-GB"/>
        </w:rPr>
        <w:t xml:space="preserve">the design </w:t>
      </w:r>
      <w:r w:rsidR="003C7C5C">
        <w:rPr>
          <w:rFonts w:eastAsiaTheme="minorEastAsia"/>
          <w:lang w:val="en-GB"/>
        </w:rPr>
        <w:t xml:space="preserve">process </w:t>
      </w:r>
      <w:r w:rsidR="00250F39">
        <w:rPr>
          <w:rFonts w:eastAsiaTheme="minorEastAsia"/>
          <w:lang w:val="en-GB"/>
        </w:rPr>
        <w:t xml:space="preserve">easy and clear. </w:t>
      </w:r>
    </w:p>
    <w:p w:rsidR="003C7C5C" w:rsidRDefault="003C7C5C" w:rsidP="00E01B3C">
      <w:pPr>
        <w:pStyle w:val="a3"/>
        <w:spacing w:line="276" w:lineRule="auto"/>
        <w:rPr>
          <w:rFonts w:eastAsiaTheme="minorEastAsia"/>
          <w:lang w:val="en-GB"/>
        </w:rPr>
      </w:pPr>
    </w:p>
    <w:p w:rsidR="003C7C5C" w:rsidRPr="003C7C5C" w:rsidRDefault="003C7C5C" w:rsidP="003C7C5C">
      <w:pPr>
        <w:pStyle w:val="a3"/>
        <w:numPr>
          <w:ilvl w:val="0"/>
          <w:numId w:val="2"/>
        </w:numPr>
        <w:spacing w:line="276" w:lineRule="auto"/>
        <w:ind w:left="420"/>
        <w:rPr>
          <w:rFonts w:eastAsiaTheme="minorEastAsia"/>
          <w:b/>
          <w:lang w:val="en-GB"/>
        </w:rPr>
      </w:pPr>
      <w:r w:rsidRPr="003C7C5C">
        <w:rPr>
          <w:rFonts w:eastAsiaTheme="minorEastAsia"/>
          <w:b/>
          <w:lang w:val="en-GB"/>
        </w:rPr>
        <w:t>Unity game engine</w:t>
      </w:r>
    </w:p>
    <w:p w:rsidR="009E767A" w:rsidRDefault="003C7C5C" w:rsidP="00E01B3C">
      <w:pPr>
        <w:pStyle w:val="a3"/>
        <w:spacing w:line="276" w:lineRule="auto"/>
        <w:rPr>
          <w:rFonts w:eastAsiaTheme="minorEastAsia"/>
          <w:lang w:val="en-GB"/>
        </w:rPr>
      </w:pPr>
      <w:r>
        <w:rPr>
          <w:rFonts w:eastAsiaTheme="minorEastAsia"/>
          <w:lang w:val="en-GB"/>
        </w:rPr>
        <w:t xml:space="preserve">Another important learning point is the using of unity game engine. </w:t>
      </w:r>
      <w:r w:rsidR="00C777CA">
        <w:rPr>
          <w:rFonts w:eastAsiaTheme="minorEastAsia"/>
          <w:lang w:val="en-GB"/>
        </w:rPr>
        <w:t xml:space="preserve">Unity is the most important </w:t>
      </w:r>
      <w:r w:rsidR="00010FF2">
        <w:rPr>
          <w:rFonts w:eastAsiaTheme="minorEastAsia"/>
          <w:lang w:val="en-GB"/>
        </w:rPr>
        <w:t xml:space="preserve">tool in the project so the learning of Unity </w:t>
      </w:r>
      <w:r w:rsidR="000C0051">
        <w:rPr>
          <w:rFonts w:eastAsiaTheme="minorEastAsia"/>
          <w:lang w:val="en-GB"/>
        </w:rPr>
        <w:t xml:space="preserve">engine </w:t>
      </w:r>
      <w:r w:rsidR="00010FF2">
        <w:rPr>
          <w:rFonts w:eastAsiaTheme="minorEastAsia"/>
          <w:lang w:val="en-GB"/>
        </w:rPr>
        <w:t xml:space="preserve">starts from the beginning of this project. </w:t>
      </w:r>
      <w:r w:rsidR="00133B76">
        <w:rPr>
          <w:rFonts w:eastAsiaTheme="minorEastAsia"/>
          <w:lang w:val="en-GB"/>
        </w:rPr>
        <w:t>Firstly, some Unity official tutorials have been practised. T</w:t>
      </w:r>
      <w:r w:rsidR="007F1B23">
        <w:rPr>
          <w:rFonts w:eastAsiaTheme="minorEastAsia"/>
          <w:lang w:val="en-GB"/>
        </w:rPr>
        <w:t xml:space="preserve">hese tutorials provide basic knowledge for users to use the game engine. </w:t>
      </w:r>
      <w:r w:rsidR="0049349C">
        <w:rPr>
          <w:rFonts w:eastAsiaTheme="minorEastAsia"/>
          <w:lang w:val="en-GB"/>
        </w:rPr>
        <w:t xml:space="preserve">For example, using colliders to detect interactions between objects and using C# script to implement the logic for different objects. </w:t>
      </w:r>
      <w:r w:rsidR="0033083D">
        <w:rPr>
          <w:rFonts w:eastAsiaTheme="minorEastAsia"/>
          <w:lang w:val="en-GB"/>
        </w:rPr>
        <w:t xml:space="preserve">Some tutorials are practised before the design stage so that I can avoid some problems from design stage and provide a more all-round design. </w:t>
      </w:r>
    </w:p>
    <w:p w:rsidR="0033083D" w:rsidRDefault="0033083D" w:rsidP="00E01B3C">
      <w:pPr>
        <w:pStyle w:val="a3"/>
        <w:spacing w:line="276" w:lineRule="auto"/>
        <w:rPr>
          <w:rFonts w:eastAsiaTheme="minorEastAsia"/>
          <w:lang w:val="en-GB"/>
        </w:rPr>
      </w:pPr>
    </w:p>
    <w:p w:rsidR="000C0051" w:rsidRDefault="0033083D" w:rsidP="00E01B3C">
      <w:pPr>
        <w:pStyle w:val="a3"/>
        <w:spacing w:line="276" w:lineRule="auto"/>
        <w:rPr>
          <w:rFonts w:eastAsiaTheme="minorEastAsia"/>
          <w:lang w:val="en-GB"/>
        </w:rPr>
      </w:pPr>
      <w:r>
        <w:rPr>
          <w:rFonts w:eastAsiaTheme="minorEastAsia"/>
          <w:lang w:val="en-GB"/>
        </w:rPr>
        <w:t>Unity skills are also learned in implement stage.</w:t>
      </w:r>
      <w:r w:rsidR="00027115">
        <w:rPr>
          <w:rFonts w:eastAsiaTheme="minorEastAsia"/>
          <w:lang w:val="en-GB"/>
        </w:rPr>
        <w:t xml:space="preserve"> The Unity Scripting API and the discussion board in Unity community are powerful tools when any problem about Unity is met. In addition, some powerful </w:t>
      </w:r>
      <w:r w:rsidR="000168B3">
        <w:rPr>
          <w:rFonts w:eastAsiaTheme="minorEastAsia"/>
          <w:lang w:val="en-GB"/>
        </w:rPr>
        <w:t xml:space="preserve">functions such as Coroutine </w:t>
      </w:r>
      <w:r w:rsidR="000207D5">
        <w:rPr>
          <w:rFonts w:eastAsiaTheme="minorEastAsia"/>
          <w:lang w:val="en-GB"/>
        </w:rPr>
        <w:fldChar w:fldCharType="begin"/>
      </w:r>
      <w:r w:rsidR="000207D5">
        <w:rPr>
          <w:rFonts w:eastAsiaTheme="minorEastAsia"/>
          <w:lang w:val="en-GB"/>
        </w:rPr>
        <w:instrText xml:space="preserve"> ADDIN EN.CITE &lt;EndNote&gt;&lt;Cite&gt;&lt;Author&gt;Unity&lt;/Author&gt;&lt;Year&gt;2019&lt;/Year&gt;&lt;RecNum&gt;106&lt;/RecNum&gt;&lt;DisplayText&gt;[16]&lt;/DisplayText&gt;&lt;record&gt;&lt;rec-number&gt;106&lt;/rec-number&gt;&lt;foreign-keys&gt;&lt;key app="EN" db-id="9e0pxd2fiz0s5uev0ap5rfrqfz50rtet0wa9" timestamp="1557180492"&gt;106&lt;/key&gt;&lt;/foreign-keys&gt;&lt;ref-type name="Web Page"&gt;12&lt;/ref-type&gt;&lt;contributors&gt;&lt;authors&gt;&lt;author&gt;Unity&lt;/author&gt;&lt;/authors&gt;&lt;secondary-authors&gt;&lt;author&gt;Unity&lt;/author&gt;&lt;/secondary-authors&gt;&lt;/contributors&gt;&lt;titles&gt;&lt;title&gt;Coroutines&lt;/title&gt;&lt;secondary-title&gt;Unity User Manual&lt;/secondary-title&gt;&lt;/titles&gt;&lt;volume&gt;2019&lt;/volume&gt;&lt;number&gt;1st May&lt;/number&gt;&lt;dates&gt;&lt;year&gt;2019&lt;/year&gt;&lt;/dates&gt;&lt;urls&gt;&lt;related-urls&gt;&lt;url&gt;https://docs.unity3d.com/Manual/Coroutines.html&lt;/url&gt;&lt;/related-urls&gt;&lt;/urls&gt;&lt;/record&gt;&lt;/Cite&gt;&lt;/EndNote&gt;</w:instrText>
      </w:r>
      <w:r w:rsidR="000207D5">
        <w:rPr>
          <w:rFonts w:eastAsiaTheme="minorEastAsia"/>
          <w:lang w:val="en-GB"/>
        </w:rPr>
        <w:fldChar w:fldCharType="separate"/>
      </w:r>
      <w:r w:rsidR="000207D5">
        <w:rPr>
          <w:rFonts w:eastAsiaTheme="minorEastAsia"/>
          <w:noProof/>
          <w:lang w:val="en-GB"/>
        </w:rPr>
        <w:t>[16]</w:t>
      </w:r>
      <w:r w:rsidR="000207D5">
        <w:rPr>
          <w:rFonts w:eastAsiaTheme="minorEastAsia"/>
          <w:lang w:val="en-GB"/>
        </w:rPr>
        <w:fldChar w:fldCharType="end"/>
      </w:r>
      <w:r w:rsidR="000207D5">
        <w:rPr>
          <w:rFonts w:eastAsiaTheme="minorEastAsia"/>
          <w:lang w:val="en-GB"/>
        </w:rPr>
        <w:t xml:space="preserve"> </w:t>
      </w:r>
      <w:r w:rsidR="000168B3">
        <w:rPr>
          <w:rFonts w:eastAsiaTheme="minorEastAsia"/>
          <w:lang w:val="en-GB"/>
        </w:rPr>
        <w:t xml:space="preserve">and animation system are learned during the realisation stage to provide better gameplay experience. </w:t>
      </w:r>
    </w:p>
    <w:p w:rsidR="00D62883" w:rsidRDefault="00D62883" w:rsidP="00E01B3C">
      <w:pPr>
        <w:pStyle w:val="a3"/>
        <w:spacing w:line="276" w:lineRule="auto"/>
        <w:rPr>
          <w:rFonts w:eastAsiaTheme="minorEastAsia"/>
          <w:lang w:val="en-GB"/>
        </w:rPr>
      </w:pPr>
    </w:p>
    <w:p w:rsidR="00D62883" w:rsidRPr="00D76705" w:rsidRDefault="00D76705" w:rsidP="00D76705">
      <w:pPr>
        <w:pStyle w:val="a3"/>
        <w:numPr>
          <w:ilvl w:val="0"/>
          <w:numId w:val="2"/>
        </w:numPr>
        <w:spacing w:line="276" w:lineRule="auto"/>
        <w:ind w:left="420"/>
        <w:rPr>
          <w:rFonts w:eastAsiaTheme="minorEastAsia"/>
          <w:b/>
          <w:lang w:val="en-GB"/>
        </w:rPr>
      </w:pPr>
      <w:r>
        <w:rPr>
          <w:rFonts w:eastAsiaTheme="minorEastAsia"/>
          <w:b/>
          <w:lang w:val="en-GB"/>
        </w:rPr>
        <w:t>Project</w:t>
      </w:r>
      <w:r w:rsidRPr="00D76705">
        <w:rPr>
          <w:rFonts w:eastAsiaTheme="minorEastAsia"/>
          <w:b/>
          <w:lang w:val="en-GB"/>
        </w:rPr>
        <w:t xml:space="preserve"> management</w:t>
      </w:r>
    </w:p>
    <w:p w:rsidR="000C0051" w:rsidRDefault="00D76705" w:rsidP="00E01B3C">
      <w:pPr>
        <w:pStyle w:val="a3"/>
        <w:spacing w:line="276" w:lineRule="auto"/>
        <w:rPr>
          <w:rFonts w:eastAsiaTheme="minorEastAsia"/>
          <w:lang w:val="en-GB"/>
        </w:rPr>
      </w:pPr>
      <w:r>
        <w:rPr>
          <w:rFonts w:eastAsiaTheme="minorEastAsia"/>
          <w:lang w:val="en-GB"/>
        </w:rPr>
        <w:t xml:space="preserve">In terms of the project management, some software engineering skills have been learned in this project. Firstly, </w:t>
      </w:r>
      <w:r w:rsidR="00743AE2">
        <w:rPr>
          <w:rFonts w:eastAsiaTheme="minorEastAsia"/>
          <w:lang w:val="en-GB"/>
        </w:rPr>
        <w:t xml:space="preserve">a good design document is important for </w:t>
      </w:r>
      <w:r w:rsidR="00DE363C">
        <w:rPr>
          <w:rFonts w:eastAsiaTheme="minorEastAsia"/>
          <w:lang w:val="en-GB"/>
        </w:rPr>
        <w:t xml:space="preserve">a </w:t>
      </w:r>
      <w:r w:rsidR="00743AE2">
        <w:rPr>
          <w:rFonts w:eastAsiaTheme="minorEastAsia"/>
          <w:lang w:val="en-GB"/>
        </w:rPr>
        <w:t xml:space="preserve">project. The design document </w:t>
      </w:r>
      <w:r w:rsidR="005959B5">
        <w:rPr>
          <w:rFonts w:eastAsiaTheme="minorEastAsia"/>
          <w:lang w:val="en-GB"/>
        </w:rPr>
        <w:t xml:space="preserve">often </w:t>
      </w:r>
      <w:r w:rsidR="00743AE2">
        <w:rPr>
          <w:rFonts w:eastAsiaTheme="minorEastAsia"/>
          <w:lang w:val="en-GB"/>
        </w:rPr>
        <w:t xml:space="preserve">records </w:t>
      </w:r>
      <w:r w:rsidR="00131F81">
        <w:rPr>
          <w:rFonts w:eastAsiaTheme="minorEastAsia"/>
          <w:lang w:val="en-GB"/>
        </w:rPr>
        <w:t xml:space="preserve">key information about the </w:t>
      </w:r>
      <w:r w:rsidR="00DE363C">
        <w:rPr>
          <w:rFonts w:eastAsiaTheme="minorEastAsia"/>
          <w:lang w:val="en-GB"/>
        </w:rPr>
        <w:t>project</w:t>
      </w:r>
      <w:r w:rsidR="00131F81">
        <w:rPr>
          <w:rFonts w:eastAsiaTheme="minorEastAsia"/>
          <w:lang w:val="en-GB"/>
        </w:rPr>
        <w:t xml:space="preserve"> and key </w:t>
      </w:r>
      <w:r w:rsidR="005B52DE">
        <w:rPr>
          <w:rFonts w:eastAsiaTheme="minorEastAsia"/>
          <w:lang w:val="en-GB"/>
        </w:rPr>
        <w:t>methods</w:t>
      </w:r>
      <w:r w:rsidR="00131F81">
        <w:rPr>
          <w:rFonts w:eastAsiaTheme="minorEastAsia"/>
          <w:lang w:val="en-GB"/>
        </w:rPr>
        <w:t xml:space="preserve"> </w:t>
      </w:r>
      <w:r w:rsidR="005B52DE">
        <w:rPr>
          <w:rFonts w:eastAsiaTheme="minorEastAsia"/>
          <w:lang w:val="en-GB"/>
        </w:rPr>
        <w:t xml:space="preserve">that might be useful in the </w:t>
      </w:r>
      <w:r w:rsidR="00DE363C">
        <w:rPr>
          <w:rFonts w:eastAsiaTheme="minorEastAsia"/>
          <w:lang w:val="en-GB"/>
        </w:rPr>
        <w:t>final product</w:t>
      </w:r>
      <w:r w:rsidR="00131F81">
        <w:rPr>
          <w:rFonts w:eastAsiaTheme="minorEastAsia"/>
          <w:lang w:val="en-GB"/>
        </w:rPr>
        <w:t>.</w:t>
      </w:r>
      <w:r w:rsidR="005959B5">
        <w:rPr>
          <w:rFonts w:eastAsiaTheme="minorEastAsia"/>
          <w:lang w:val="en-GB"/>
        </w:rPr>
        <w:t xml:space="preserve"> </w:t>
      </w:r>
      <w:r w:rsidR="00131F81">
        <w:rPr>
          <w:rFonts w:eastAsiaTheme="minorEastAsia"/>
          <w:lang w:val="en-GB"/>
        </w:rPr>
        <w:t>With</w:t>
      </w:r>
      <w:r w:rsidR="00244C5F">
        <w:rPr>
          <w:rFonts w:eastAsiaTheme="minorEastAsia"/>
          <w:lang w:val="en-GB"/>
        </w:rPr>
        <w:t>out</w:t>
      </w:r>
      <w:r w:rsidR="00131F81">
        <w:rPr>
          <w:rFonts w:eastAsiaTheme="minorEastAsia"/>
          <w:lang w:val="en-GB"/>
        </w:rPr>
        <w:t xml:space="preserve"> an explicit design document, developers </w:t>
      </w:r>
      <w:r w:rsidR="000B02A9">
        <w:rPr>
          <w:rFonts w:eastAsiaTheme="minorEastAsia"/>
          <w:lang w:val="en-GB"/>
        </w:rPr>
        <w:t>may</w:t>
      </w:r>
      <w:r w:rsidR="00131F81">
        <w:rPr>
          <w:rFonts w:eastAsiaTheme="minorEastAsia"/>
          <w:lang w:val="en-GB"/>
        </w:rPr>
        <w:t xml:space="preserve"> </w:t>
      </w:r>
      <w:r w:rsidR="00244C5F">
        <w:rPr>
          <w:rFonts w:eastAsiaTheme="minorEastAsia"/>
          <w:lang w:val="en-GB"/>
        </w:rPr>
        <w:t>become confusing about what they should do</w:t>
      </w:r>
      <w:r w:rsidR="00302946">
        <w:rPr>
          <w:rFonts w:eastAsiaTheme="minorEastAsia"/>
          <w:lang w:val="en-GB"/>
        </w:rPr>
        <w:t xml:space="preserve"> and which kind of product they should achieve</w:t>
      </w:r>
      <w:r w:rsidR="000B02A9">
        <w:rPr>
          <w:rFonts w:eastAsiaTheme="minorEastAsia"/>
          <w:lang w:val="en-GB"/>
        </w:rPr>
        <w:t xml:space="preserve">. If there is a good design and the development can follow the requirements of design, the final software can be built faster and easier. </w:t>
      </w:r>
    </w:p>
    <w:p w:rsidR="000B02A9" w:rsidRDefault="000B02A9" w:rsidP="00E01B3C">
      <w:pPr>
        <w:pStyle w:val="a3"/>
        <w:spacing w:line="276" w:lineRule="auto"/>
        <w:rPr>
          <w:rFonts w:eastAsiaTheme="minorEastAsia"/>
          <w:lang w:val="en-GB"/>
        </w:rPr>
      </w:pPr>
    </w:p>
    <w:p w:rsidR="000B02A9" w:rsidRPr="00D12977" w:rsidRDefault="00F67A34" w:rsidP="00E01B3C">
      <w:pPr>
        <w:pStyle w:val="a3"/>
        <w:spacing w:line="276" w:lineRule="auto"/>
        <w:rPr>
          <w:rFonts w:eastAsiaTheme="minorEastAsia"/>
          <w:lang w:val="en-GB"/>
        </w:rPr>
      </w:pPr>
      <w:r>
        <w:rPr>
          <w:rFonts w:eastAsiaTheme="minorEastAsia"/>
          <w:lang w:val="en-GB"/>
        </w:rPr>
        <w:t xml:space="preserve">Another learning point about project management is the using of GitHub. The development of such project needs many iterations, which is difficult </w:t>
      </w:r>
      <w:r w:rsidR="003779E6">
        <w:rPr>
          <w:rFonts w:eastAsiaTheme="minorEastAsia"/>
          <w:lang w:val="en-GB"/>
        </w:rPr>
        <w:t xml:space="preserve">for backup and code management. GitHub provides a powerful platform for developers to solve this problem. </w:t>
      </w:r>
      <w:r w:rsidR="00862B26">
        <w:rPr>
          <w:rFonts w:eastAsiaTheme="minorEastAsia"/>
          <w:lang w:val="en-GB"/>
        </w:rPr>
        <w:t>Each</w:t>
      </w:r>
      <w:r w:rsidR="003779E6">
        <w:rPr>
          <w:rFonts w:eastAsiaTheme="minorEastAsia"/>
          <w:lang w:val="en-GB"/>
        </w:rPr>
        <w:t xml:space="preserve"> state of project can be recorded </w:t>
      </w:r>
      <w:r w:rsidR="00862B26">
        <w:rPr>
          <w:rFonts w:eastAsiaTheme="minorEastAsia"/>
          <w:lang w:val="en-GB"/>
        </w:rPr>
        <w:t xml:space="preserve">and fetched </w:t>
      </w:r>
      <w:r w:rsidR="003779E6">
        <w:rPr>
          <w:rFonts w:eastAsiaTheme="minorEastAsia"/>
          <w:lang w:val="en-GB"/>
        </w:rPr>
        <w:t>conveniently using Git</w:t>
      </w:r>
      <w:r w:rsidR="007F5B11">
        <w:rPr>
          <w:rFonts w:eastAsiaTheme="minorEastAsia"/>
          <w:lang w:val="en-GB"/>
        </w:rPr>
        <w:t xml:space="preserve">. </w:t>
      </w:r>
      <w:r w:rsidR="009D12BA">
        <w:rPr>
          <w:rFonts w:eastAsiaTheme="minorEastAsia"/>
          <w:lang w:val="en-GB"/>
        </w:rPr>
        <w:t xml:space="preserve">In addition, GitHub provides online repository, which is also good for safety of codes. In summary, using of GitHub can help developers to save much time in </w:t>
      </w:r>
      <w:r w:rsidR="00DB1C1F">
        <w:rPr>
          <w:rFonts w:eastAsiaTheme="minorEastAsia"/>
          <w:lang w:val="en-GB"/>
        </w:rPr>
        <w:t xml:space="preserve">management and backup of their software. </w:t>
      </w:r>
    </w:p>
    <w:p w:rsidR="00F626F8" w:rsidRDefault="00F626F8" w:rsidP="00816942">
      <w:pPr>
        <w:pStyle w:val="a3"/>
        <w:spacing w:line="276" w:lineRule="auto"/>
        <w:rPr>
          <w:rFonts w:eastAsiaTheme="minorEastAsia"/>
          <w:b/>
          <w:lang w:val="en-GB"/>
        </w:rPr>
      </w:pPr>
    </w:p>
    <w:p w:rsidR="00875345" w:rsidRDefault="00875345" w:rsidP="00816942">
      <w:pPr>
        <w:pStyle w:val="a3"/>
        <w:spacing w:line="276" w:lineRule="auto"/>
        <w:rPr>
          <w:rFonts w:eastAsiaTheme="minorEastAsia"/>
          <w:b/>
          <w:lang w:val="en-GB"/>
        </w:rPr>
      </w:pPr>
    </w:p>
    <w:p w:rsidR="00875345" w:rsidRDefault="00875345" w:rsidP="00816942">
      <w:pPr>
        <w:pStyle w:val="a3"/>
        <w:spacing w:line="276" w:lineRule="auto"/>
        <w:rPr>
          <w:rFonts w:eastAsiaTheme="minorEastAsia"/>
          <w:b/>
          <w:lang w:val="en-GB"/>
        </w:rPr>
      </w:pPr>
    </w:p>
    <w:p w:rsidR="003D5A88" w:rsidRDefault="003D5A88" w:rsidP="00F626F8">
      <w:pPr>
        <w:pStyle w:val="a3"/>
        <w:pageBreakBefore/>
        <w:numPr>
          <w:ilvl w:val="0"/>
          <w:numId w:val="1"/>
        </w:numPr>
        <w:spacing w:line="276" w:lineRule="auto"/>
        <w:rPr>
          <w:rFonts w:eastAsiaTheme="minorEastAsia"/>
          <w:b/>
          <w:lang w:val="en-GB"/>
        </w:rPr>
      </w:pPr>
      <w:r>
        <w:rPr>
          <w:rFonts w:eastAsiaTheme="minorEastAsia"/>
          <w:b/>
          <w:lang w:val="en-GB"/>
        </w:rPr>
        <w:lastRenderedPageBreak/>
        <w:t>Professional Issues</w:t>
      </w:r>
    </w:p>
    <w:p w:rsidR="003D5A88" w:rsidRDefault="006D28D5" w:rsidP="000C468E">
      <w:pPr>
        <w:pStyle w:val="a3"/>
        <w:spacing w:line="276" w:lineRule="auto"/>
        <w:rPr>
          <w:rFonts w:eastAsiaTheme="minorEastAsia"/>
          <w:lang w:val="en-GB"/>
        </w:rPr>
      </w:pPr>
      <w:r>
        <w:rPr>
          <w:rFonts w:eastAsiaTheme="minorEastAsia"/>
          <w:lang w:val="en-GB"/>
        </w:rPr>
        <w:t>In this project, several rules and professional standards are satisfied to meet the requirement of British Computer Society (known as BCS). This section will discuss how this project is related to the codes of practice and conduct issued by the BCS.</w:t>
      </w:r>
    </w:p>
    <w:p w:rsidR="00875345" w:rsidRDefault="00875345" w:rsidP="000C468E">
      <w:pPr>
        <w:pStyle w:val="a3"/>
        <w:spacing w:line="276" w:lineRule="auto"/>
        <w:rPr>
          <w:rFonts w:eastAsiaTheme="minorEastAsia"/>
          <w:lang w:val="en-GB"/>
        </w:rPr>
      </w:pPr>
    </w:p>
    <w:p w:rsidR="00875345" w:rsidRPr="00E45A83" w:rsidRDefault="00E45A83" w:rsidP="00E45A83">
      <w:pPr>
        <w:pStyle w:val="a3"/>
        <w:numPr>
          <w:ilvl w:val="0"/>
          <w:numId w:val="2"/>
        </w:numPr>
        <w:spacing w:line="276" w:lineRule="auto"/>
        <w:ind w:left="420"/>
        <w:rPr>
          <w:rFonts w:eastAsiaTheme="minorEastAsia"/>
          <w:b/>
          <w:lang w:val="en-GB"/>
        </w:rPr>
      </w:pPr>
      <w:r w:rsidRPr="00E45A83">
        <w:rPr>
          <w:rFonts w:eastAsiaTheme="minorEastAsia"/>
          <w:b/>
          <w:lang w:val="en-GB"/>
        </w:rPr>
        <w:t>Project management</w:t>
      </w:r>
    </w:p>
    <w:p w:rsidR="00BD4821" w:rsidRDefault="00E40E94" w:rsidP="00E45A83">
      <w:pPr>
        <w:pStyle w:val="a3"/>
        <w:spacing w:line="276" w:lineRule="auto"/>
        <w:rPr>
          <w:rFonts w:eastAsiaTheme="minorEastAsia"/>
          <w:lang w:val="en-GB"/>
        </w:rPr>
      </w:pPr>
      <w:r>
        <w:rPr>
          <w:rFonts w:eastAsiaTheme="minorEastAsia"/>
          <w:lang w:val="en-GB"/>
        </w:rPr>
        <w:t xml:space="preserve">The BCS encourages developers to follow some basic rules </w:t>
      </w:r>
      <w:r w:rsidR="00D93398">
        <w:rPr>
          <w:rFonts w:eastAsiaTheme="minorEastAsia"/>
          <w:lang w:val="en-GB"/>
        </w:rPr>
        <w:t>in each stage of</w:t>
      </w:r>
      <w:r>
        <w:rPr>
          <w:rFonts w:eastAsiaTheme="minorEastAsia"/>
          <w:lang w:val="en-GB"/>
        </w:rPr>
        <w:t xml:space="preserve"> </w:t>
      </w:r>
      <w:r w:rsidR="00D93398">
        <w:rPr>
          <w:rFonts w:eastAsiaTheme="minorEastAsia"/>
          <w:lang w:val="en-GB"/>
        </w:rPr>
        <w:t xml:space="preserve">a project. </w:t>
      </w:r>
      <w:r w:rsidR="00207ACB">
        <w:rPr>
          <w:rFonts w:eastAsiaTheme="minorEastAsia"/>
          <w:lang w:val="en-GB"/>
        </w:rPr>
        <w:t xml:space="preserve">This part will discuss how this project follows the “Project Management” section </w:t>
      </w:r>
      <w:r w:rsidR="00E313FD">
        <w:rPr>
          <w:rFonts w:eastAsiaTheme="minorEastAsia"/>
          <w:lang w:val="en-GB"/>
        </w:rPr>
        <w:t>of BSC’s “Code of Good Practice”.</w:t>
      </w:r>
    </w:p>
    <w:p w:rsidR="00BD4821" w:rsidRDefault="00BD4821" w:rsidP="00E45A83">
      <w:pPr>
        <w:pStyle w:val="a3"/>
        <w:spacing w:line="276" w:lineRule="auto"/>
        <w:rPr>
          <w:rFonts w:eastAsiaTheme="minorEastAsia"/>
          <w:lang w:val="en-GB"/>
        </w:rPr>
      </w:pPr>
    </w:p>
    <w:p w:rsidR="00E45A83" w:rsidRDefault="00D93398" w:rsidP="00E45A83">
      <w:pPr>
        <w:pStyle w:val="a3"/>
        <w:spacing w:line="276" w:lineRule="auto"/>
        <w:rPr>
          <w:rFonts w:eastAsiaTheme="minorEastAsia"/>
          <w:lang w:val="en-GB"/>
        </w:rPr>
      </w:pPr>
      <w:r>
        <w:rPr>
          <w:rFonts w:eastAsiaTheme="minorEastAsia"/>
          <w:lang w:val="en-GB"/>
        </w:rPr>
        <w:t xml:space="preserve">In the design stage of this project, </w:t>
      </w:r>
      <w:r w:rsidR="00BD4821">
        <w:rPr>
          <w:rFonts w:eastAsiaTheme="minorEastAsia"/>
          <w:lang w:val="en-GB"/>
        </w:rPr>
        <w:t xml:space="preserve">a design document that covers all aspects of this project is provided. This design document ensures that the scope, deliverables, responsibilities and time scales are agreed in advance. </w:t>
      </w:r>
      <w:r w:rsidR="007F3F67">
        <w:rPr>
          <w:rFonts w:eastAsiaTheme="minorEastAsia"/>
          <w:lang w:val="en-GB"/>
        </w:rPr>
        <w:t xml:space="preserve">This design also helps </w:t>
      </w:r>
      <w:r w:rsidR="00C40C1C">
        <w:rPr>
          <w:rFonts w:eastAsiaTheme="minorEastAsia"/>
          <w:lang w:val="en-GB"/>
        </w:rPr>
        <w:t>me</w:t>
      </w:r>
      <w:r w:rsidR="007F3F67">
        <w:rPr>
          <w:rFonts w:eastAsiaTheme="minorEastAsia"/>
          <w:lang w:val="en-GB"/>
        </w:rPr>
        <w:t xml:space="preserve"> to assure that resources</w:t>
      </w:r>
      <w:r w:rsidR="00C40C1C">
        <w:rPr>
          <w:rFonts w:eastAsiaTheme="minorEastAsia"/>
          <w:lang w:val="en-GB"/>
        </w:rPr>
        <w:t xml:space="preserve">, cost and timescale is enough for completing of the project. </w:t>
      </w:r>
    </w:p>
    <w:p w:rsidR="00C40C1C" w:rsidRDefault="00C40C1C" w:rsidP="00E45A83">
      <w:pPr>
        <w:pStyle w:val="a3"/>
        <w:spacing w:line="276" w:lineRule="auto"/>
        <w:rPr>
          <w:rFonts w:eastAsiaTheme="minorEastAsia"/>
          <w:lang w:val="en-GB"/>
        </w:rPr>
      </w:pPr>
    </w:p>
    <w:p w:rsidR="00C40C1C" w:rsidRDefault="00C40C1C" w:rsidP="00E45A83">
      <w:pPr>
        <w:pStyle w:val="a3"/>
        <w:spacing w:line="276" w:lineRule="auto"/>
        <w:rPr>
          <w:rFonts w:eastAsiaTheme="minorEastAsia"/>
          <w:lang w:val="en-GB"/>
        </w:rPr>
      </w:pPr>
      <w:r>
        <w:rPr>
          <w:rFonts w:eastAsiaTheme="minorEastAsia"/>
          <w:lang w:val="en-GB"/>
        </w:rPr>
        <w:t xml:space="preserve">During the implement of the project, each component in the project is realised according to the design. </w:t>
      </w:r>
      <w:r w:rsidR="00270AF4">
        <w:rPr>
          <w:rFonts w:eastAsiaTheme="minorEastAsia"/>
          <w:lang w:val="en-GB"/>
        </w:rPr>
        <w:t xml:space="preserve">The time cost of each part of the project is monitored. No assumption that any overruns can be recovered later in the project are made so </w:t>
      </w:r>
      <w:r w:rsidR="00820D98">
        <w:rPr>
          <w:rFonts w:eastAsiaTheme="minorEastAsia"/>
          <w:lang w:val="en-GB"/>
        </w:rPr>
        <w:t xml:space="preserve">no </w:t>
      </w:r>
      <w:r w:rsidR="00270AF4">
        <w:rPr>
          <w:rFonts w:eastAsiaTheme="minorEastAsia"/>
          <w:lang w:val="en-GB"/>
        </w:rPr>
        <w:t xml:space="preserve">later activities are cut back </w:t>
      </w:r>
      <w:r w:rsidR="00820D98">
        <w:rPr>
          <w:rFonts w:eastAsiaTheme="minorEastAsia"/>
          <w:lang w:val="en-GB"/>
        </w:rPr>
        <w:t xml:space="preserve">in this project. </w:t>
      </w:r>
    </w:p>
    <w:p w:rsidR="00820D98" w:rsidRDefault="00820D98" w:rsidP="00E45A83">
      <w:pPr>
        <w:pStyle w:val="a3"/>
        <w:spacing w:line="276" w:lineRule="auto"/>
        <w:rPr>
          <w:rFonts w:eastAsiaTheme="minorEastAsia"/>
          <w:lang w:val="en-GB"/>
        </w:rPr>
      </w:pPr>
    </w:p>
    <w:p w:rsidR="00820D98" w:rsidRDefault="00820D98" w:rsidP="00E45A83">
      <w:pPr>
        <w:pStyle w:val="a3"/>
        <w:spacing w:line="276" w:lineRule="auto"/>
        <w:rPr>
          <w:rFonts w:eastAsiaTheme="minorEastAsia"/>
          <w:lang w:val="en-GB"/>
        </w:rPr>
      </w:pPr>
      <w:r>
        <w:rPr>
          <w:rFonts w:eastAsiaTheme="minorEastAsia"/>
          <w:lang w:val="en-GB"/>
        </w:rPr>
        <w:t xml:space="preserve">When closing a project, several designed evaluations are carried out to judge this project. </w:t>
      </w:r>
      <w:r w:rsidR="00871FA4">
        <w:rPr>
          <w:rFonts w:eastAsiaTheme="minorEastAsia"/>
          <w:lang w:val="en-GB"/>
        </w:rPr>
        <w:t xml:space="preserve">Three different kinds of evaluation: components’ test, performance test and users’ feedback are completed to make sure that the final product achieve the ideal objectives satisfies the requirements. </w:t>
      </w:r>
      <w:r w:rsidR="00D1411A">
        <w:rPr>
          <w:rFonts w:eastAsiaTheme="minorEastAsia"/>
          <w:lang w:val="en-GB"/>
        </w:rPr>
        <w:t xml:space="preserve">In addition, strengths and weakness of the final product is also summarized, which will be useful for next project. </w:t>
      </w:r>
    </w:p>
    <w:p w:rsidR="00D1411A" w:rsidRDefault="00D1411A" w:rsidP="00E45A83">
      <w:pPr>
        <w:pStyle w:val="a3"/>
        <w:spacing w:line="276" w:lineRule="auto"/>
        <w:rPr>
          <w:rFonts w:eastAsiaTheme="minorEastAsia"/>
          <w:lang w:val="en-GB"/>
        </w:rPr>
      </w:pPr>
    </w:p>
    <w:p w:rsidR="00D1411A" w:rsidRPr="00D1411A" w:rsidRDefault="00D1411A" w:rsidP="00D1411A">
      <w:pPr>
        <w:pStyle w:val="a3"/>
        <w:numPr>
          <w:ilvl w:val="0"/>
          <w:numId w:val="2"/>
        </w:numPr>
        <w:spacing w:line="276" w:lineRule="auto"/>
        <w:ind w:left="420"/>
        <w:rPr>
          <w:rFonts w:eastAsiaTheme="minorEastAsia"/>
          <w:b/>
          <w:lang w:val="en-GB"/>
        </w:rPr>
      </w:pPr>
      <w:r w:rsidRPr="00D1411A">
        <w:rPr>
          <w:rFonts w:eastAsiaTheme="minorEastAsia"/>
          <w:b/>
          <w:lang w:val="en-GB"/>
        </w:rPr>
        <w:t>Public Interest</w:t>
      </w:r>
    </w:p>
    <w:p w:rsidR="00D1411A" w:rsidRDefault="009268D6" w:rsidP="00E45A83">
      <w:pPr>
        <w:pStyle w:val="a3"/>
        <w:spacing w:line="276" w:lineRule="auto"/>
        <w:rPr>
          <w:rFonts w:eastAsiaTheme="minorEastAsia"/>
          <w:lang w:val="en-GB"/>
        </w:rPr>
      </w:pPr>
      <w:r>
        <w:rPr>
          <w:rFonts w:eastAsiaTheme="minorEastAsia"/>
          <w:lang w:val="en-GB"/>
        </w:rPr>
        <w:t xml:space="preserve">This project also follows the BCS’s rules and professional standards about public interest. </w:t>
      </w:r>
    </w:p>
    <w:p w:rsidR="009268D6" w:rsidRDefault="009268D6" w:rsidP="00E45A83">
      <w:pPr>
        <w:pStyle w:val="a3"/>
        <w:spacing w:line="276" w:lineRule="auto"/>
        <w:rPr>
          <w:rFonts w:eastAsiaTheme="minorEastAsia"/>
          <w:lang w:val="en-GB"/>
        </w:rPr>
      </w:pPr>
    </w:p>
    <w:p w:rsidR="000E7DB8" w:rsidRDefault="009268D6" w:rsidP="00E45A83">
      <w:pPr>
        <w:pStyle w:val="a3"/>
        <w:spacing w:line="276" w:lineRule="auto"/>
        <w:rPr>
          <w:rFonts w:eastAsiaTheme="minorEastAsia"/>
          <w:lang w:val="en-GB"/>
        </w:rPr>
      </w:pPr>
      <w:r>
        <w:rPr>
          <w:rFonts w:eastAsiaTheme="minorEastAsia"/>
          <w:lang w:val="en-GB"/>
        </w:rPr>
        <w:t xml:space="preserve">In terms of health, </w:t>
      </w:r>
      <w:r w:rsidR="00466AC4">
        <w:rPr>
          <w:rFonts w:eastAsiaTheme="minorEastAsia"/>
          <w:lang w:val="en-GB"/>
        </w:rPr>
        <w:t xml:space="preserve">this game is a pixel Pac-Man game. This game provides lovely visual style and game environment. There is no any displeased element such as blood and extreme violence in this game. </w:t>
      </w:r>
      <w:r w:rsidR="000E7DB8">
        <w:rPr>
          <w:rFonts w:eastAsiaTheme="minorEastAsia"/>
          <w:lang w:val="en-GB"/>
        </w:rPr>
        <w:t xml:space="preserve">Therefore, this game is expected to help players to relax and enjoy. </w:t>
      </w:r>
    </w:p>
    <w:p w:rsidR="000E7DB8" w:rsidRDefault="000E7DB8" w:rsidP="00E45A83">
      <w:pPr>
        <w:pStyle w:val="a3"/>
        <w:spacing w:line="276" w:lineRule="auto"/>
        <w:rPr>
          <w:rFonts w:eastAsiaTheme="minorEastAsia"/>
          <w:lang w:val="en-GB"/>
        </w:rPr>
      </w:pPr>
    </w:p>
    <w:p w:rsidR="009268D6" w:rsidRDefault="000E7DB8" w:rsidP="00E45A83">
      <w:pPr>
        <w:pStyle w:val="a3"/>
        <w:spacing w:line="276" w:lineRule="auto"/>
        <w:rPr>
          <w:rFonts w:eastAsiaTheme="minorEastAsia"/>
          <w:lang w:val="en-GB"/>
        </w:rPr>
      </w:pPr>
      <w:r>
        <w:rPr>
          <w:rFonts w:eastAsiaTheme="minorEastAsia"/>
          <w:lang w:val="en-GB"/>
        </w:rPr>
        <w:t xml:space="preserve">In terms of privacy, </w:t>
      </w:r>
      <w:r w:rsidR="00865AF2">
        <w:rPr>
          <w:rFonts w:eastAsiaTheme="minorEastAsia"/>
          <w:lang w:val="en-GB"/>
        </w:rPr>
        <w:t xml:space="preserve">this project does not need any human data in the design and implement stage. </w:t>
      </w:r>
      <w:r w:rsidR="00AA57B1">
        <w:rPr>
          <w:rFonts w:eastAsiaTheme="minorEastAsia"/>
          <w:lang w:val="en-GB"/>
        </w:rPr>
        <w:t xml:space="preserve">In the final product, </w:t>
      </w:r>
      <w:r>
        <w:rPr>
          <w:rFonts w:eastAsiaTheme="minorEastAsia"/>
          <w:lang w:val="en-GB"/>
        </w:rPr>
        <w:t>this game</w:t>
      </w:r>
      <w:r w:rsidR="00865AF2">
        <w:rPr>
          <w:rFonts w:eastAsiaTheme="minorEastAsia"/>
          <w:lang w:val="en-GB"/>
        </w:rPr>
        <w:t xml:space="preserve"> software</w:t>
      </w:r>
      <w:r>
        <w:rPr>
          <w:rFonts w:eastAsiaTheme="minorEastAsia"/>
          <w:lang w:val="en-GB"/>
        </w:rPr>
        <w:t xml:space="preserve"> will not collect and store any information about the players. In addition, in the evaluation stage, all evaluators </w:t>
      </w:r>
      <w:r w:rsidR="00EF3977">
        <w:rPr>
          <w:rFonts w:eastAsiaTheme="minorEastAsia"/>
          <w:lang w:val="en-GB"/>
        </w:rPr>
        <w:t>are volunteered participants and they are informed that they are</w:t>
      </w:r>
      <w:r w:rsidR="00865AF2">
        <w:rPr>
          <w:rFonts w:eastAsiaTheme="minorEastAsia"/>
          <w:lang w:val="en-GB"/>
        </w:rPr>
        <w:t xml:space="preserve"> involved in this project</w:t>
      </w:r>
      <w:r w:rsidR="00EF3977">
        <w:rPr>
          <w:rFonts w:eastAsiaTheme="minorEastAsia"/>
          <w:lang w:val="en-GB"/>
        </w:rPr>
        <w:t xml:space="preserve">. All feedback submitted by them are anonymous and they are only asked to provide necessary information. </w:t>
      </w:r>
    </w:p>
    <w:p w:rsidR="00AA57B1" w:rsidRDefault="00AA57B1" w:rsidP="00E45A83">
      <w:pPr>
        <w:pStyle w:val="a3"/>
        <w:spacing w:line="276" w:lineRule="auto"/>
        <w:rPr>
          <w:rFonts w:eastAsiaTheme="minorEastAsia"/>
          <w:lang w:val="en-GB"/>
        </w:rPr>
      </w:pPr>
    </w:p>
    <w:p w:rsidR="00AA57B1" w:rsidRDefault="00AA57B1" w:rsidP="00E45A83">
      <w:pPr>
        <w:pStyle w:val="a3"/>
        <w:spacing w:line="276" w:lineRule="auto"/>
        <w:rPr>
          <w:rFonts w:eastAsiaTheme="minorEastAsia"/>
          <w:lang w:val="en-GB"/>
        </w:rPr>
      </w:pPr>
      <w:r>
        <w:rPr>
          <w:rFonts w:eastAsiaTheme="minorEastAsia"/>
          <w:lang w:val="en-GB"/>
        </w:rPr>
        <w:t>In addition, this game does not contain any discrimination on the grounds such as sex and nationality and all people are welcomed to play this game.</w:t>
      </w:r>
    </w:p>
    <w:p w:rsidR="00AA57B1" w:rsidRDefault="00AA57B1" w:rsidP="00E45A83">
      <w:pPr>
        <w:pStyle w:val="a3"/>
        <w:spacing w:line="276" w:lineRule="auto"/>
        <w:rPr>
          <w:rFonts w:eastAsiaTheme="minorEastAsia"/>
          <w:lang w:val="en-GB"/>
        </w:rPr>
      </w:pPr>
    </w:p>
    <w:p w:rsidR="00AA57B1" w:rsidRPr="00AA57B1" w:rsidRDefault="00AA57B1" w:rsidP="00AA57B1">
      <w:pPr>
        <w:pStyle w:val="a3"/>
        <w:numPr>
          <w:ilvl w:val="0"/>
          <w:numId w:val="2"/>
        </w:numPr>
        <w:spacing w:line="276" w:lineRule="auto"/>
        <w:ind w:left="420"/>
        <w:rPr>
          <w:rFonts w:eastAsiaTheme="minorEastAsia"/>
          <w:b/>
          <w:lang w:val="en-GB"/>
        </w:rPr>
      </w:pPr>
      <w:r w:rsidRPr="00AA57B1">
        <w:rPr>
          <w:rFonts w:eastAsiaTheme="minorEastAsia"/>
          <w:b/>
          <w:lang w:val="en-GB"/>
        </w:rPr>
        <w:t xml:space="preserve">Duty to the </w:t>
      </w:r>
      <w:r w:rsidR="00423274">
        <w:rPr>
          <w:rFonts w:eastAsiaTheme="minorEastAsia"/>
          <w:b/>
          <w:lang w:val="en-GB"/>
        </w:rPr>
        <w:t>Relevant Authority</w:t>
      </w:r>
    </w:p>
    <w:p w:rsidR="00816942" w:rsidRDefault="002E6D18" w:rsidP="000C468E">
      <w:pPr>
        <w:pStyle w:val="a3"/>
        <w:spacing w:line="276" w:lineRule="auto"/>
        <w:rPr>
          <w:rFonts w:eastAsiaTheme="minorEastAsia"/>
          <w:lang w:val="en-GB"/>
        </w:rPr>
      </w:pPr>
      <w:r w:rsidRPr="002E6D18">
        <w:rPr>
          <w:rFonts w:eastAsiaTheme="minorEastAsia"/>
          <w:lang w:val="en-GB"/>
        </w:rPr>
        <w:t xml:space="preserve">Many </w:t>
      </w:r>
      <w:r>
        <w:rPr>
          <w:rFonts w:eastAsiaTheme="minorEastAsia"/>
          <w:lang w:val="en-GB"/>
        </w:rPr>
        <w:t xml:space="preserve">resources </w:t>
      </w:r>
      <w:r w:rsidR="00A57C34">
        <w:rPr>
          <w:rFonts w:eastAsiaTheme="minorEastAsia"/>
          <w:lang w:val="en-GB"/>
        </w:rPr>
        <w:t xml:space="preserve">are used in this project. These resources include self-made resources and others’ resources. </w:t>
      </w:r>
      <w:r w:rsidR="00A57C34">
        <w:rPr>
          <w:rFonts w:eastAsiaTheme="minorEastAsia"/>
          <w:lang w:val="en-GB"/>
        </w:rPr>
        <w:lastRenderedPageBreak/>
        <w:t xml:space="preserve">Therefore, the duty to those relevant authority is paid much attention in this project. </w:t>
      </w:r>
    </w:p>
    <w:p w:rsidR="00A57C34" w:rsidRDefault="00A57C34" w:rsidP="000C468E">
      <w:pPr>
        <w:pStyle w:val="a3"/>
        <w:spacing w:line="276" w:lineRule="auto"/>
        <w:rPr>
          <w:rFonts w:eastAsiaTheme="minorEastAsia"/>
          <w:lang w:val="en-GB"/>
        </w:rPr>
      </w:pPr>
    </w:p>
    <w:p w:rsidR="00A57C34" w:rsidRDefault="00A57C34" w:rsidP="000C468E">
      <w:pPr>
        <w:pStyle w:val="a3"/>
        <w:spacing w:line="276" w:lineRule="auto"/>
        <w:rPr>
          <w:rFonts w:eastAsiaTheme="minorEastAsia"/>
          <w:lang w:val="en-GB"/>
        </w:rPr>
      </w:pPr>
      <w:r>
        <w:rPr>
          <w:rFonts w:eastAsiaTheme="minorEastAsia"/>
          <w:lang w:val="en-GB"/>
        </w:rPr>
        <w:t xml:space="preserve">In this project, most of resources, including models, </w:t>
      </w:r>
      <w:r w:rsidR="000152A7">
        <w:rPr>
          <w:rFonts w:eastAsiaTheme="minorEastAsia"/>
          <w:lang w:val="en-GB"/>
        </w:rPr>
        <w:t>scripts, materials and textures are made by myself. Part of resources are gotten form the Internet and the following table shows source of these resources.</w:t>
      </w:r>
      <w:r w:rsidR="005811BA">
        <w:rPr>
          <w:rFonts w:eastAsiaTheme="minorEastAsia"/>
          <w:lang w:val="en-GB"/>
        </w:rPr>
        <w:t xml:space="preserve"> All of those resources come from a legal way</w:t>
      </w:r>
      <w:r w:rsidR="007D5688">
        <w:rPr>
          <w:rFonts w:eastAsiaTheme="minorEastAsia"/>
          <w:lang w:val="en-GB"/>
        </w:rPr>
        <w:t xml:space="preserve"> and situation that may give rise to a conflict of interest is avoided. </w:t>
      </w:r>
    </w:p>
    <w:p w:rsidR="000152A7" w:rsidRDefault="000152A7" w:rsidP="000C468E">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0152A7" w:rsidTr="009D1037">
        <w:tc>
          <w:tcPr>
            <w:tcW w:w="5228" w:type="dxa"/>
          </w:tcPr>
          <w:p w:rsidR="000152A7" w:rsidRPr="006D0417" w:rsidRDefault="000152A7" w:rsidP="009D1037">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0152A7" w:rsidRPr="006D0417" w:rsidRDefault="000152A7" w:rsidP="009D1037">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0152A7" w:rsidTr="009D1037">
        <w:tc>
          <w:tcPr>
            <w:tcW w:w="5228" w:type="dxa"/>
          </w:tcPr>
          <w:p w:rsidR="000152A7" w:rsidRDefault="000152A7" w:rsidP="009D1037">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0152A7" w:rsidRDefault="000152A7" w:rsidP="009D103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0152A7" w:rsidTr="009D1037">
        <w:tc>
          <w:tcPr>
            <w:tcW w:w="5228" w:type="dxa"/>
          </w:tcPr>
          <w:p w:rsidR="000152A7" w:rsidRDefault="000152A7" w:rsidP="009D1037">
            <w:pPr>
              <w:pStyle w:val="a3"/>
              <w:spacing w:line="276" w:lineRule="auto"/>
              <w:rPr>
                <w:rFonts w:eastAsiaTheme="minorEastAsia"/>
                <w:lang w:val="en-GB"/>
              </w:rPr>
            </w:pPr>
            <w:r>
              <w:rPr>
                <w:rFonts w:eastAsiaTheme="minorEastAsia"/>
                <w:lang w:val="en-GB"/>
              </w:rPr>
              <w:t>Part of textures and materials of particle system</w:t>
            </w:r>
          </w:p>
        </w:tc>
        <w:tc>
          <w:tcPr>
            <w:tcW w:w="5228" w:type="dxa"/>
          </w:tcPr>
          <w:p w:rsidR="000152A7" w:rsidRDefault="000152A7" w:rsidP="009D103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0152A7" w:rsidTr="009D1037">
        <w:tc>
          <w:tcPr>
            <w:tcW w:w="5228" w:type="dxa"/>
          </w:tcPr>
          <w:p w:rsidR="000152A7" w:rsidRDefault="000152A7" w:rsidP="009D103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0152A7" w:rsidRDefault="000152A7" w:rsidP="009D103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0152A7" w:rsidTr="009D1037">
        <w:tc>
          <w:tcPr>
            <w:tcW w:w="5228" w:type="dxa"/>
          </w:tcPr>
          <w:p w:rsidR="000152A7" w:rsidRDefault="000152A7" w:rsidP="009D1037">
            <w:pPr>
              <w:pStyle w:val="a3"/>
              <w:spacing w:line="276" w:lineRule="auto"/>
              <w:rPr>
                <w:rFonts w:eastAsiaTheme="minorEastAsia"/>
                <w:lang w:val="en-GB"/>
              </w:rPr>
            </w:pPr>
            <w:r>
              <w:rPr>
                <w:rFonts w:eastAsiaTheme="minorEastAsia"/>
                <w:lang w:val="en-GB"/>
              </w:rPr>
              <w:t>Part of materials used on Portal item</w:t>
            </w:r>
          </w:p>
        </w:tc>
        <w:tc>
          <w:tcPr>
            <w:tcW w:w="5228" w:type="dxa"/>
          </w:tcPr>
          <w:p w:rsidR="000152A7" w:rsidRDefault="000152A7" w:rsidP="009D103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0152A7" w:rsidTr="009D1037">
        <w:tc>
          <w:tcPr>
            <w:tcW w:w="5228" w:type="dxa"/>
          </w:tcPr>
          <w:p w:rsidR="000152A7" w:rsidRDefault="000152A7" w:rsidP="009D1037">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0152A7" w:rsidRDefault="000152A7" w:rsidP="009D103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0152A7" w:rsidRDefault="000152A7" w:rsidP="000C468E">
      <w:pPr>
        <w:pStyle w:val="a3"/>
        <w:spacing w:line="276" w:lineRule="auto"/>
        <w:rPr>
          <w:rFonts w:eastAsiaTheme="minorEastAsia"/>
          <w:lang w:val="en-GB"/>
        </w:rPr>
      </w:pPr>
    </w:p>
    <w:p w:rsidR="005811BA" w:rsidRDefault="007D5688" w:rsidP="000C468E">
      <w:pPr>
        <w:pStyle w:val="a3"/>
        <w:spacing w:line="276" w:lineRule="auto"/>
        <w:rPr>
          <w:lang w:val="en-GB"/>
        </w:rPr>
      </w:pPr>
      <w:r>
        <w:rPr>
          <w:rFonts w:eastAsiaTheme="minorEastAsia"/>
          <w:lang w:val="en-GB"/>
        </w:rPr>
        <w:t xml:space="preserve">In addition, this game also contains several background music. All of those music come from </w:t>
      </w:r>
      <w:r w:rsidR="000E4029">
        <w:rPr>
          <w:lang w:val="en-GB"/>
        </w:rPr>
        <w:t xml:space="preserve">Jamendo Music </w:t>
      </w:r>
      <w:r w:rsidR="000E4029">
        <w:rPr>
          <w:lang w:val="en-GB"/>
        </w:rPr>
        <w:fldChar w:fldCharType="begin"/>
      </w:r>
      <w:r w:rsidR="000E4029">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sidR="000E4029">
        <w:rPr>
          <w:lang w:val="en-GB"/>
        </w:rPr>
        <w:fldChar w:fldCharType="separate"/>
      </w:r>
      <w:r w:rsidR="000E4029">
        <w:rPr>
          <w:noProof/>
          <w:lang w:val="en-GB"/>
        </w:rPr>
        <w:t>[7]</w:t>
      </w:r>
      <w:r w:rsidR="000E4029">
        <w:rPr>
          <w:lang w:val="en-GB"/>
        </w:rPr>
        <w:fldChar w:fldCharType="end"/>
      </w:r>
      <w:r w:rsidR="000E4029">
        <w:rPr>
          <w:lang w:val="en-GB"/>
        </w:rPr>
        <w:t xml:space="preserve">. </w:t>
      </w:r>
      <w:r w:rsidR="000E4029">
        <w:rPr>
          <w:lang w:val="en-GB"/>
        </w:rPr>
        <w:t xml:space="preserve">This website provides royalty free music so </w:t>
      </w:r>
      <w:r w:rsidR="00C37383">
        <w:rPr>
          <w:lang w:val="en-GB"/>
        </w:rPr>
        <w:t>these music</w:t>
      </w:r>
      <w:r w:rsidR="000E4029">
        <w:rPr>
          <w:lang w:val="en-GB"/>
        </w:rPr>
        <w:t xml:space="preserve"> can be used freely in this non-commercial project. </w:t>
      </w:r>
      <w:r w:rsidR="00EC16EB">
        <w:rPr>
          <w:lang w:val="en-GB"/>
        </w:rPr>
        <w:t>T</w:t>
      </w:r>
      <w:r w:rsidR="000E4029">
        <w:rPr>
          <w:lang w:val="en-GB"/>
        </w:rPr>
        <w:t xml:space="preserve">itles of music and the name of artist will </w:t>
      </w:r>
      <w:r w:rsidR="004D3FB9">
        <w:rPr>
          <w:lang w:val="en-GB"/>
        </w:rPr>
        <w:t xml:space="preserve">also </w:t>
      </w:r>
      <w:r w:rsidR="000E4029">
        <w:rPr>
          <w:lang w:val="en-GB"/>
        </w:rPr>
        <w:t xml:space="preserve">be </w:t>
      </w:r>
      <w:r w:rsidR="004D3FB9">
        <w:rPr>
          <w:lang w:val="en-GB"/>
        </w:rPr>
        <w:t>shown</w:t>
      </w:r>
      <w:r w:rsidR="000E4029">
        <w:rPr>
          <w:lang w:val="en-GB"/>
        </w:rPr>
        <w:t xml:space="preserve"> on the bottom-left of the screen.</w:t>
      </w:r>
      <w:r w:rsidR="004D3FB9">
        <w:rPr>
          <w:lang w:val="en-GB"/>
        </w:rPr>
        <w:t xml:space="preserve"> Players can click the link on the main menu to check details about copyright of these music. </w:t>
      </w:r>
    </w:p>
    <w:p w:rsidR="0020002A" w:rsidRDefault="0020002A" w:rsidP="000C468E">
      <w:pPr>
        <w:pStyle w:val="a3"/>
        <w:spacing w:line="276" w:lineRule="auto"/>
        <w:rPr>
          <w:lang w:val="en-GB"/>
        </w:rPr>
      </w:pPr>
    </w:p>
    <w:p w:rsidR="0020002A" w:rsidRPr="00245FFA" w:rsidRDefault="00245FFA" w:rsidP="000C468E">
      <w:pPr>
        <w:pStyle w:val="a3"/>
        <w:spacing w:line="276" w:lineRule="auto"/>
        <w:rPr>
          <w:rFonts w:eastAsiaTheme="minorEastAsia"/>
          <w:lang w:val="en-GB"/>
        </w:rPr>
      </w:pPr>
      <w:r>
        <w:rPr>
          <w:lang w:val="en-GB"/>
        </w:rPr>
        <w:t>In summary, r</w:t>
      </w:r>
      <w:bookmarkStart w:id="0" w:name="_GoBack"/>
      <w:bookmarkEnd w:id="0"/>
      <w:r>
        <w:rPr>
          <w:lang w:val="en-GB"/>
        </w:rPr>
        <w:t xml:space="preserve">ules and professional standards set by British Computer Society direct the behaviour of developers and </w:t>
      </w:r>
      <w:r>
        <w:rPr>
          <w:rFonts w:eastAsiaTheme="minorEastAsia"/>
          <w:lang w:val="en-GB"/>
        </w:rPr>
        <w:t>all of these rules will be observed in future projects.</w:t>
      </w:r>
    </w:p>
    <w:p w:rsidR="007D5688" w:rsidRPr="007D5688" w:rsidRDefault="007D5688" w:rsidP="000C468E">
      <w:pPr>
        <w:pStyle w:val="a3"/>
        <w:spacing w:line="276" w:lineRule="auto"/>
        <w:rPr>
          <w:rFonts w:eastAsiaTheme="minorEastAsia" w:hint="eastAsia"/>
          <w:lang w:val="en-GB"/>
        </w:rPr>
      </w:pPr>
    </w:p>
    <w:p w:rsidR="00A57C34" w:rsidRPr="002E6D18" w:rsidRDefault="00A57C34" w:rsidP="000C468E">
      <w:pPr>
        <w:pStyle w:val="a3"/>
        <w:spacing w:line="276" w:lineRule="auto"/>
        <w:rPr>
          <w:rFonts w:eastAsiaTheme="minorEastAsia"/>
          <w:lang w:val="en-GB"/>
        </w:rPr>
      </w:pPr>
    </w:p>
    <w:p w:rsidR="00D668D2" w:rsidRPr="001D1ADE" w:rsidRDefault="00FB7A05" w:rsidP="004D3FB9">
      <w:pPr>
        <w:pStyle w:val="a3"/>
        <w:pageBreakBefore/>
        <w:numPr>
          <w:ilvl w:val="0"/>
          <w:numId w:val="1"/>
        </w:numPr>
        <w:spacing w:line="276" w:lineRule="auto"/>
        <w:rPr>
          <w:b/>
          <w:sz w:val="24"/>
          <w:szCs w:val="24"/>
          <w:lang w:val="en-GB"/>
        </w:rPr>
      </w:pPr>
      <w:r w:rsidRPr="001D1ADE">
        <w:rPr>
          <w:b/>
          <w:sz w:val="24"/>
          <w:szCs w:val="24"/>
          <w:lang w:val="en-GB"/>
        </w:rPr>
        <w:lastRenderedPageBreak/>
        <w:t>Bibliography</w:t>
      </w:r>
    </w:p>
    <w:p w:rsidR="00FF3BF9" w:rsidRPr="00FF3BF9" w:rsidRDefault="0051504E" w:rsidP="00FF3BF9">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FF3BF9" w:rsidRPr="00FF3BF9">
        <w:t>[1]</w:t>
      </w:r>
      <w:r w:rsidR="00FF3BF9" w:rsidRPr="00FF3BF9">
        <w:tab/>
        <w:t xml:space="preserve">MagicaVoxel. (2018, 1 Nov). </w:t>
      </w:r>
      <w:r w:rsidR="00FF3BF9" w:rsidRPr="00FF3BF9">
        <w:rPr>
          <w:i/>
        </w:rPr>
        <w:t>MagicaVoxel</w:t>
      </w:r>
      <w:r w:rsidR="00FF3BF9" w:rsidRPr="00FF3BF9">
        <w:t xml:space="preserve">. Available: </w:t>
      </w:r>
      <w:hyperlink r:id="rId32" w:history="1">
        <w:r w:rsidR="00FF3BF9" w:rsidRPr="00FF3BF9">
          <w:rPr>
            <w:rStyle w:val="a6"/>
          </w:rPr>
          <w:t>https://ephtracy.github.io/index.html?page=mv_main#</w:t>
        </w:r>
      </w:hyperlink>
    </w:p>
    <w:p w:rsidR="00FF3BF9" w:rsidRPr="00FF3BF9" w:rsidRDefault="00FF3BF9" w:rsidP="00FF3BF9">
      <w:pPr>
        <w:pStyle w:val="EndNoteBibliography"/>
        <w:ind w:left="720" w:hanging="720"/>
      </w:pPr>
      <w:r w:rsidRPr="00FF3BF9">
        <w:t>[2]</w:t>
      </w:r>
      <w:r w:rsidRPr="00FF3BF9">
        <w:tab/>
        <w:t xml:space="preserve">Wikipedia. (2018, 14 Oct). </w:t>
      </w:r>
      <w:r w:rsidRPr="00FF3BF9">
        <w:rPr>
          <w:i/>
        </w:rPr>
        <w:t>Pac-Man</w:t>
      </w:r>
      <w:r w:rsidRPr="00FF3BF9">
        <w:t xml:space="preserve">. Available: </w:t>
      </w:r>
      <w:hyperlink r:id="rId33" w:history="1">
        <w:r w:rsidRPr="00FF3BF9">
          <w:rPr>
            <w:rStyle w:val="a6"/>
          </w:rPr>
          <w:t>https://en.wikipedia.org/wiki/Pac-Man</w:t>
        </w:r>
      </w:hyperlink>
    </w:p>
    <w:p w:rsidR="00FF3BF9" w:rsidRPr="00FF3BF9" w:rsidRDefault="00FF3BF9" w:rsidP="00FF3BF9">
      <w:pPr>
        <w:pStyle w:val="EndNoteBibliography"/>
        <w:ind w:left="720" w:hanging="720"/>
      </w:pPr>
      <w:r w:rsidRPr="00FF3BF9">
        <w:t>[3]</w:t>
      </w:r>
      <w:r w:rsidRPr="00FF3BF9">
        <w:tab/>
        <w:t xml:space="preserve">Wikipedia. (2018, 16 Oct). </w:t>
      </w:r>
      <w:r w:rsidRPr="00FF3BF9">
        <w:rPr>
          <w:i/>
        </w:rPr>
        <w:t>Maze generation algorithm</w:t>
      </w:r>
      <w:r w:rsidRPr="00FF3BF9">
        <w:t xml:space="preserve">. Available: </w:t>
      </w:r>
      <w:hyperlink r:id="rId34" w:history="1">
        <w:r w:rsidRPr="00FF3BF9">
          <w:rPr>
            <w:rStyle w:val="a6"/>
          </w:rPr>
          <w:t>https://en.wikipedia.org/wiki/Maze_generation_algorithm</w:t>
        </w:r>
      </w:hyperlink>
    </w:p>
    <w:p w:rsidR="00FF3BF9" w:rsidRPr="00FF3BF9" w:rsidRDefault="00FF3BF9" w:rsidP="00FF3BF9">
      <w:pPr>
        <w:pStyle w:val="EndNoteBibliography"/>
        <w:ind w:left="720" w:hanging="720"/>
      </w:pPr>
      <w:r w:rsidRPr="00FF3BF9">
        <w:t>[4]</w:t>
      </w:r>
      <w:r w:rsidRPr="00FF3BF9">
        <w:tab/>
        <w:t xml:space="preserve">J. Buck. (2010, 27 Dec). </w:t>
      </w:r>
      <w:r w:rsidRPr="00FF3BF9">
        <w:rPr>
          <w:i/>
        </w:rPr>
        <w:t>Maze Generation: Recursive Backtracking</w:t>
      </w:r>
      <w:r w:rsidRPr="00FF3BF9">
        <w:t xml:space="preserve">. Available: </w:t>
      </w:r>
      <w:hyperlink r:id="rId35" w:history="1">
        <w:r w:rsidRPr="00FF3BF9">
          <w:rPr>
            <w:rStyle w:val="a6"/>
          </w:rPr>
          <w:t>http://weblog.jamisbuck.org/2010/12/27/maze-generation-recursive-backtracking</w:t>
        </w:r>
      </w:hyperlink>
    </w:p>
    <w:p w:rsidR="00FF3BF9" w:rsidRPr="00FF3BF9" w:rsidRDefault="00FF3BF9" w:rsidP="00FF3BF9">
      <w:pPr>
        <w:pStyle w:val="EndNoteBibliography"/>
        <w:ind w:left="720" w:hanging="720"/>
      </w:pPr>
      <w:r w:rsidRPr="00FF3BF9">
        <w:t>[5]</w:t>
      </w:r>
      <w:r w:rsidRPr="00FF3BF9">
        <w:tab/>
        <w:t xml:space="preserve">J. Buck. (2011, 10 Jan). </w:t>
      </w:r>
      <w:r w:rsidRPr="00FF3BF9">
        <w:rPr>
          <w:i/>
        </w:rPr>
        <w:t>Maze Generation: Prim's Algorithm</w:t>
      </w:r>
      <w:r w:rsidRPr="00FF3BF9">
        <w:t xml:space="preserve">. Available: </w:t>
      </w:r>
      <w:hyperlink r:id="rId36" w:history="1">
        <w:r w:rsidRPr="00FF3BF9">
          <w:rPr>
            <w:rStyle w:val="a6"/>
          </w:rPr>
          <w:t>http://weblog.jamisbuck.org/2011/1/10/maze-generation-prim-s-algorithm</w:t>
        </w:r>
      </w:hyperlink>
    </w:p>
    <w:p w:rsidR="00FF3BF9" w:rsidRPr="00FF3BF9" w:rsidRDefault="00FF3BF9" w:rsidP="00FF3BF9">
      <w:pPr>
        <w:pStyle w:val="EndNoteBibliography"/>
        <w:ind w:left="720" w:hanging="720"/>
      </w:pPr>
      <w:r w:rsidRPr="00FF3BF9">
        <w:t>[6]</w:t>
      </w:r>
      <w:r w:rsidRPr="00FF3BF9">
        <w:tab/>
        <w:t xml:space="preserve">Blender. (2018, 5 Nov). </w:t>
      </w:r>
      <w:r w:rsidRPr="00FF3BF9">
        <w:rPr>
          <w:i/>
        </w:rPr>
        <w:t>Blender</w:t>
      </w:r>
      <w:r w:rsidRPr="00FF3BF9">
        <w:t xml:space="preserve">. Available: </w:t>
      </w:r>
      <w:hyperlink r:id="rId37" w:history="1">
        <w:r w:rsidRPr="00FF3BF9">
          <w:rPr>
            <w:rStyle w:val="a6"/>
          </w:rPr>
          <w:t>https://www.blender.org/</w:t>
        </w:r>
      </w:hyperlink>
    </w:p>
    <w:p w:rsidR="00FF3BF9" w:rsidRPr="00FF3BF9" w:rsidRDefault="00FF3BF9" w:rsidP="00FF3BF9">
      <w:pPr>
        <w:pStyle w:val="EndNoteBibliography"/>
        <w:ind w:left="720" w:hanging="720"/>
      </w:pPr>
      <w:r w:rsidRPr="00FF3BF9">
        <w:t>[7]</w:t>
      </w:r>
      <w:r w:rsidRPr="00FF3BF9">
        <w:tab/>
        <w:t xml:space="preserve">Jamendo. (2019, 20 April). </w:t>
      </w:r>
      <w:r w:rsidRPr="00FF3BF9">
        <w:rPr>
          <w:i/>
        </w:rPr>
        <w:t>Jamendo Music</w:t>
      </w:r>
      <w:r w:rsidRPr="00FF3BF9">
        <w:t xml:space="preserve">. Available: </w:t>
      </w:r>
      <w:hyperlink r:id="rId38" w:history="1">
        <w:r w:rsidRPr="00FF3BF9">
          <w:rPr>
            <w:rStyle w:val="a6"/>
          </w:rPr>
          <w:t>https://www.jamendo.com/start</w:t>
        </w:r>
      </w:hyperlink>
    </w:p>
    <w:p w:rsidR="00FF3BF9" w:rsidRPr="00FF3BF9" w:rsidRDefault="00FF3BF9" w:rsidP="00FF3BF9">
      <w:pPr>
        <w:pStyle w:val="EndNoteBibliography"/>
        <w:ind w:left="720" w:hanging="720"/>
      </w:pPr>
      <w:r w:rsidRPr="00FF3BF9">
        <w:t>[8]</w:t>
      </w:r>
      <w:r w:rsidRPr="00FF3BF9">
        <w:tab/>
        <w:t xml:space="preserve">Wikipedia. (2018, 15 Oct). </w:t>
      </w:r>
      <w:r w:rsidRPr="00FF3BF9">
        <w:rPr>
          <w:i/>
        </w:rPr>
        <w:t>Object-oriented design</w:t>
      </w:r>
      <w:r w:rsidRPr="00FF3BF9">
        <w:t xml:space="preserve">. Available: </w:t>
      </w:r>
      <w:hyperlink r:id="rId39" w:history="1">
        <w:r w:rsidRPr="00FF3BF9">
          <w:rPr>
            <w:rStyle w:val="a6"/>
          </w:rPr>
          <w:t>https://en.wikipedia.org/wiki/Object-oriented_design</w:t>
        </w:r>
      </w:hyperlink>
    </w:p>
    <w:p w:rsidR="00FF3BF9" w:rsidRPr="00FF3BF9" w:rsidRDefault="00FF3BF9" w:rsidP="00FF3BF9">
      <w:pPr>
        <w:pStyle w:val="EndNoteBibliography"/>
        <w:ind w:left="720" w:hanging="720"/>
      </w:pPr>
      <w:r w:rsidRPr="00FF3BF9">
        <w:t>[9]</w:t>
      </w:r>
      <w:r w:rsidRPr="00FF3BF9">
        <w:tab/>
        <w:t xml:space="preserve">R. C. Prim, "Shortest Connection Networks And Some Generalizations," </w:t>
      </w:r>
      <w:r w:rsidRPr="00FF3BF9">
        <w:rPr>
          <w:i/>
        </w:rPr>
        <w:t xml:space="preserve">Bell System Technical Journal, </w:t>
      </w:r>
      <w:r w:rsidRPr="00FF3BF9">
        <w:t>vol. 36, pp. 1389-1401, 1957.</w:t>
      </w:r>
    </w:p>
    <w:p w:rsidR="00FF3BF9" w:rsidRPr="00FF3BF9" w:rsidRDefault="00FF3BF9" w:rsidP="00FF3BF9">
      <w:pPr>
        <w:pStyle w:val="EndNoteBibliography"/>
        <w:ind w:left="720" w:hanging="720"/>
      </w:pPr>
      <w:r w:rsidRPr="00FF3BF9">
        <w:t>[10]</w:t>
      </w:r>
      <w:r w:rsidRPr="00FF3BF9">
        <w:tab/>
        <w:t xml:space="preserve">Unity. (2018, 2 Nov). </w:t>
      </w:r>
      <w:r w:rsidRPr="00FF3BF9">
        <w:rPr>
          <w:i/>
        </w:rPr>
        <w:t>Vector3</w:t>
      </w:r>
      <w:r w:rsidRPr="00FF3BF9">
        <w:t xml:space="preserve">. Available: </w:t>
      </w:r>
      <w:hyperlink r:id="rId40" w:history="1">
        <w:r w:rsidRPr="00FF3BF9">
          <w:rPr>
            <w:rStyle w:val="a6"/>
          </w:rPr>
          <w:t>https://docs.unity3d.com/2018.1/Documentation/ScriptReference/Vector3.html</w:t>
        </w:r>
      </w:hyperlink>
    </w:p>
    <w:p w:rsidR="00FF3BF9" w:rsidRPr="00FF3BF9" w:rsidRDefault="00FF3BF9" w:rsidP="00FF3BF9">
      <w:pPr>
        <w:pStyle w:val="EndNoteBibliography"/>
        <w:ind w:left="720" w:hanging="720"/>
      </w:pPr>
      <w:r w:rsidRPr="00FF3BF9">
        <w:t>[11]</w:t>
      </w:r>
      <w:r w:rsidRPr="00FF3BF9">
        <w:tab/>
        <w:t xml:space="preserve">Unity. (2018, 2 Nov). </w:t>
      </w:r>
      <w:r w:rsidRPr="00FF3BF9">
        <w:rPr>
          <w:i/>
        </w:rPr>
        <w:t>MonoBehaviour.FixedUpdate()</w:t>
      </w:r>
      <w:r w:rsidRPr="00FF3BF9">
        <w:t xml:space="preserve">. Available: </w:t>
      </w:r>
      <w:hyperlink r:id="rId41" w:history="1">
        <w:r w:rsidRPr="00FF3BF9">
          <w:rPr>
            <w:rStyle w:val="a6"/>
          </w:rPr>
          <w:t>https://docs.unity3d.com/2018.1/Documentation/ScriptReference/MonoBehaviour.FixedUpdate.html</w:t>
        </w:r>
      </w:hyperlink>
    </w:p>
    <w:p w:rsidR="00FF3BF9" w:rsidRPr="00FF3BF9" w:rsidRDefault="00FF3BF9" w:rsidP="00FF3BF9">
      <w:pPr>
        <w:pStyle w:val="EndNoteBibliography"/>
        <w:ind w:left="720" w:hanging="720"/>
      </w:pPr>
      <w:r w:rsidRPr="00FF3BF9">
        <w:t>[12]</w:t>
      </w:r>
      <w:r w:rsidRPr="00FF3BF9">
        <w:tab/>
        <w:t xml:space="preserve">Unity. (2018, 2 Nov). </w:t>
      </w:r>
      <w:r w:rsidRPr="00FF3BF9">
        <w:rPr>
          <w:i/>
        </w:rPr>
        <w:t>Collider.OnCollisionEnter(Collision)</w:t>
      </w:r>
      <w:r w:rsidRPr="00FF3BF9">
        <w:t xml:space="preserve">. Available: </w:t>
      </w:r>
      <w:hyperlink r:id="rId42" w:history="1">
        <w:r w:rsidRPr="00FF3BF9">
          <w:rPr>
            <w:rStyle w:val="a6"/>
          </w:rPr>
          <w:t>https://docs.unity3d.com/ScriptReference/Collider.OnCollisionEnter.html</w:t>
        </w:r>
      </w:hyperlink>
    </w:p>
    <w:p w:rsidR="00FF3BF9" w:rsidRPr="00FF3BF9" w:rsidRDefault="00FF3BF9" w:rsidP="00FF3BF9">
      <w:pPr>
        <w:pStyle w:val="EndNoteBibliography"/>
        <w:ind w:left="720" w:hanging="720"/>
      </w:pPr>
      <w:r w:rsidRPr="00FF3BF9">
        <w:t>[13]</w:t>
      </w:r>
      <w:r w:rsidRPr="00FF3BF9">
        <w:tab/>
        <w:t xml:space="preserve">Unity. (2018, 4 Nov). </w:t>
      </w:r>
      <w:r w:rsidRPr="00FF3BF9">
        <w:rPr>
          <w:i/>
        </w:rPr>
        <w:t>Colliders</w:t>
      </w:r>
      <w:r w:rsidRPr="00FF3BF9">
        <w:t xml:space="preserve">. Available: </w:t>
      </w:r>
      <w:hyperlink r:id="rId43" w:history="1">
        <w:r w:rsidRPr="00FF3BF9">
          <w:rPr>
            <w:rStyle w:val="a6"/>
          </w:rPr>
          <w:t>https://docs.unity3d.com/Manual/CollidersOverview.html</w:t>
        </w:r>
      </w:hyperlink>
    </w:p>
    <w:p w:rsidR="00FF3BF9" w:rsidRPr="00FF3BF9" w:rsidRDefault="00FF3BF9" w:rsidP="00FF3BF9">
      <w:pPr>
        <w:pStyle w:val="EndNoteBibliography"/>
        <w:ind w:left="720" w:hanging="720"/>
      </w:pPr>
      <w:r w:rsidRPr="00FF3BF9">
        <w:t>[14]</w:t>
      </w:r>
      <w:r w:rsidRPr="00FF3BF9">
        <w:tab/>
        <w:t xml:space="preserve">Unity. (2018, 6 Nov). </w:t>
      </w:r>
      <w:r w:rsidRPr="00FF3BF9">
        <w:rPr>
          <w:i/>
        </w:rPr>
        <w:t>Physics.Raycast</w:t>
      </w:r>
      <w:r w:rsidRPr="00FF3BF9">
        <w:t xml:space="preserve">. Available: </w:t>
      </w:r>
      <w:hyperlink r:id="rId44" w:history="1">
        <w:r w:rsidRPr="00FF3BF9">
          <w:rPr>
            <w:rStyle w:val="a6"/>
          </w:rPr>
          <w:t>https://docs.unity3d.com/ScriptReference/Physics.Raycast.html</w:t>
        </w:r>
      </w:hyperlink>
    </w:p>
    <w:p w:rsidR="00FF3BF9" w:rsidRPr="00FF3BF9" w:rsidRDefault="00FF3BF9" w:rsidP="00FF3BF9">
      <w:pPr>
        <w:pStyle w:val="EndNoteBibliography"/>
        <w:ind w:left="720" w:hanging="720"/>
      </w:pPr>
      <w:r w:rsidRPr="00FF3BF9">
        <w:t>[15]</w:t>
      </w:r>
      <w:r w:rsidRPr="00FF3BF9">
        <w:tab/>
        <w:t xml:space="preserve">Beppa. (2019, 25 April). </w:t>
      </w:r>
      <w:r w:rsidRPr="00FF3BF9">
        <w:rPr>
          <w:i/>
        </w:rPr>
        <w:t>Fraps Real-time video capture &amp; benchmarking</w:t>
      </w:r>
      <w:r w:rsidRPr="00FF3BF9">
        <w:t xml:space="preserve">. Available: </w:t>
      </w:r>
      <w:hyperlink r:id="rId45" w:history="1">
        <w:r w:rsidRPr="00FF3BF9">
          <w:rPr>
            <w:rStyle w:val="a6"/>
          </w:rPr>
          <w:t>http://www.fraps.com/</w:t>
        </w:r>
      </w:hyperlink>
    </w:p>
    <w:p w:rsidR="00FF3BF9" w:rsidRPr="00FF3BF9" w:rsidRDefault="00FF3BF9" w:rsidP="00FF3BF9">
      <w:pPr>
        <w:pStyle w:val="EndNoteBibliography"/>
        <w:ind w:left="720" w:hanging="720"/>
      </w:pPr>
      <w:r w:rsidRPr="00FF3BF9">
        <w:t>[16]</w:t>
      </w:r>
      <w:r w:rsidRPr="00FF3BF9">
        <w:tab/>
        <w:t xml:space="preserve">Unity. (2019, 1st May). </w:t>
      </w:r>
      <w:r w:rsidRPr="00FF3BF9">
        <w:rPr>
          <w:i/>
        </w:rPr>
        <w:t>Coroutines</w:t>
      </w:r>
      <w:r w:rsidRPr="00FF3BF9">
        <w:t xml:space="preserve">. Available: </w:t>
      </w:r>
      <w:hyperlink r:id="rId46" w:history="1">
        <w:r w:rsidRPr="00FF3BF9">
          <w:rPr>
            <w:rStyle w:val="a6"/>
          </w:rPr>
          <w:t>https://docs.unity3d.com/Manual/Coroutines.html</w:t>
        </w:r>
      </w:hyperlink>
    </w:p>
    <w:p w:rsidR="008345F2" w:rsidRPr="001D1ADE" w:rsidRDefault="0051504E" w:rsidP="003F1421">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47"/>
      <w:footerReference w:type="default" r:id="rId4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343E" w:rsidRDefault="00FB343E" w:rsidP="0077205E">
      <w:pPr>
        <w:spacing w:line="240" w:lineRule="auto"/>
      </w:pPr>
      <w:r>
        <w:separator/>
      </w:r>
    </w:p>
  </w:endnote>
  <w:endnote w:type="continuationSeparator" w:id="0">
    <w:p w:rsidR="00FB343E" w:rsidRDefault="00FB343E"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AA57B1" w:rsidRPr="0077205E" w:rsidRDefault="00AA57B1"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245FFA">
              <w:rPr>
                <w:b/>
                <w:bCs/>
                <w:noProof/>
              </w:rPr>
              <w:t>3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45FFA">
              <w:rPr>
                <w:b/>
                <w:bCs/>
                <w:noProof/>
              </w:rPr>
              <w:t>34</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343E" w:rsidRDefault="00FB343E" w:rsidP="0077205E">
      <w:pPr>
        <w:spacing w:line="240" w:lineRule="auto"/>
      </w:pPr>
      <w:r>
        <w:separator/>
      </w:r>
    </w:p>
  </w:footnote>
  <w:footnote w:type="continuationSeparator" w:id="0">
    <w:p w:rsidR="00FB343E" w:rsidRDefault="00FB343E"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57B1" w:rsidRPr="00EB2789" w:rsidRDefault="00AA57B1"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0A2C7A"/>
    <w:multiLevelType w:val="multilevel"/>
    <w:tmpl w:val="099E5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136C5A39"/>
    <w:multiLevelType w:val="multilevel"/>
    <w:tmpl w:val="2CC04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5" w15:restartNumberingAfterBreak="0">
    <w:nsid w:val="17670B6F"/>
    <w:multiLevelType w:val="multilevel"/>
    <w:tmpl w:val="9E327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C762EC"/>
    <w:multiLevelType w:val="multilevel"/>
    <w:tmpl w:val="9DC62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8"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9" w15:restartNumberingAfterBreak="0">
    <w:nsid w:val="2A8F6E26"/>
    <w:multiLevelType w:val="multilevel"/>
    <w:tmpl w:val="E4EA6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729693A"/>
    <w:multiLevelType w:val="multilevel"/>
    <w:tmpl w:val="41280B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525DB5"/>
    <w:multiLevelType w:val="multilevel"/>
    <w:tmpl w:val="448C2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D9C1EF6"/>
    <w:multiLevelType w:val="multilevel"/>
    <w:tmpl w:val="0234EA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15E4868"/>
    <w:multiLevelType w:val="multilevel"/>
    <w:tmpl w:val="13E81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004B5A"/>
    <w:multiLevelType w:val="multilevel"/>
    <w:tmpl w:val="0302BA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4063358"/>
    <w:multiLevelType w:val="multilevel"/>
    <w:tmpl w:val="EAA08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25" w15:restartNumberingAfterBreak="0">
    <w:nsid w:val="5980478D"/>
    <w:multiLevelType w:val="multilevel"/>
    <w:tmpl w:val="69685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B7C00C6"/>
    <w:multiLevelType w:val="multilevel"/>
    <w:tmpl w:val="CBD8A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BDE25D1"/>
    <w:multiLevelType w:val="multilevel"/>
    <w:tmpl w:val="040222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9"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31" w15:restartNumberingAfterBreak="0">
    <w:nsid w:val="60D94179"/>
    <w:multiLevelType w:val="multilevel"/>
    <w:tmpl w:val="02E8E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64A7342E"/>
    <w:multiLevelType w:val="hybridMultilevel"/>
    <w:tmpl w:val="AE3824B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35"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6C7B0699"/>
    <w:multiLevelType w:val="multilevel"/>
    <w:tmpl w:val="84588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8" w15:restartNumberingAfterBreak="0">
    <w:nsid w:val="6E643E28"/>
    <w:multiLevelType w:val="multilevel"/>
    <w:tmpl w:val="A33A7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F0B56D0"/>
    <w:multiLevelType w:val="multilevel"/>
    <w:tmpl w:val="3D72A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41"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42" w15:restartNumberingAfterBreak="0">
    <w:nsid w:val="772C30FC"/>
    <w:multiLevelType w:val="multilevel"/>
    <w:tmpl w:val="EA044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7E71EF1"/>
    <w:multiLevelType w:val="multilevel"/>
    <w:tmpl w:val="76263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8A067D4"/>
    <w:multiLevelType w:val="multilevel"/>
    <w:tmpl w:val="19449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C133AEC"/>
    <w:multiLevelType w:val="multilevel"/>
    <w:tmpl w:val="5CF45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4"/>
  </w:num>
  <w:num w:numId="2">
    <w:abstractNumId w:val="34"/>
  </w:num>
  <w:num w:numId="3">
    <w:abstractNumId w:val="28"/>
  </w:num>
  <w:num w:numId="4">
    <w:abstractNumId w:val="7"/>
  </w:num>
  <w:num w:numId="5">
    <w:abstractNumId w:val="46"/>
  </w:num>
  <w:num w:numId="6">
    <w:abstractNumId w:val="24"/>
  </w:num>
  <w:num w:numId="7">
    <w:abstractNumId w:val="10"/>
  </w:num>
  <w:num w:numId="8">
    <w:abstractNumId w:val="41"/>
  </w:num>
  <w:num w:numId="9">
    <w:abstractNumId w:val="29"/>
  </w:num>
  <w:num w:numId="10">
    <w:abstractNumId w:val="32"/>
  </w:num>
  <w:num w:numId="11">
    <w:abstractNumId w:val="40"/>
  </w:num>
  <w:num w:numId="12">
    <w:abstractNumId w:val="30"/>
  </w:num>
  <w:num w:numId="13">
    <w:abstractNumId w:val="8"/>
  </w:num>
  <w:num w:numId="14">
    <w:abstractNumId w:val="15"/>
  </w:num>
  <w:num w:numId="15">
    <w:abstractNumId w:val="0"/>
  </w:num>
  <w:num w:numId="16">
    <w:abstractNumId w:val="13"/>
  </w:num>
  <w:num w:numId="17">
    <w:abstractNumId w:val="14"/>
  </w:num>
  <w:num w:numId="18">
    <w:abstractNumId w:val="23"/>
  </w:num>
  <w:num w:numId="19">
    <w:abstractNumId w:val="17"/>
  </w:num>
  <w:num w:numId="20">
    <w:abstractNumId w:val="18"/>
  </w:num>
  <w:num w:numId="21">
    <w:abstractNumId w:val="11"/>
  </w:num>
  <w:num w:numId="22">
    <w:abstractNumId w:val="35"/>
  </w:num>
  <w:num w:numId="23">
    <w:abstractNumId w:val="2"/>
  </w:num>
  <w:num w:numId="24">
    <w:abstractNumId w:val="37"/>
  </w:num>
  <w:num w:numId="25">
    <w:abstractNumId w:val="33"/>
  </w:num>
  <w:num w:numId="26">
    <w:abstractNumId w:val="27"/>
  </w:num>
  <w:num w:numId="27">
    <w:abstractNumId w:val="42"/>
  </w:num>
  <w:num w:numId="28">
    <w:abstractNumId w:val="44"/>
  </w:num>
  <w:num w:numId="29">
    <w:abstractNumId w:val="45"/>
  </w:num>
  <w:num w:numId="30">
    <w:abstractNumId w:val="36"/>
  </w:num>
  <w:num w:numId="31">
    <w:abstractNumId w:val="38"/>
  </w:num>
  <w:num w:numId="32">
    <w:abstractNumId w:val="12"/>
  </w:num>
  <w:num w:numId="33">
    <w:abstractNumId w:val="26"/>
  </w:num>
  <w:num w:numId="34">
    <w:abstractNumId w:val="1"/>
  </w:num>
  <w:num w:numId="35">
    <w:abstractNumId w:val="43"/>
  </w:num>
  <w:num w:numId="36">
    <w:abstractNumId w:val="3"/>
  </w:num>
  <w:num w:numId="37">
    <w:abstractNumId w:val="9"/>
  </w:num>
  <w:num w:numId="38">
    <w:abstractNumId w:val="6"/>
  </w:num>
  <w:num w:numId="39">
    <w:abstractNumId w:val="16"/>
  </w:num>
  <w:num w:numId="40">
    <w:abstractNumId w:val="39"/>
  </w:num>
  <w:num w:numId="41">
    <w:abstractNumId w:val="25"/>
  </w:num>
  <w:num w:numId="42">
    <w:abstractNumId w:val="31"/>
  </w:num>
  <w:num w:numId="43">
    <w:abstractNumId w:val="19"/>
  </w:num>
  <w:num w:numId="44">
    <w:abstractNumId w:val="22"/>
  </w:num>
  <w:num w:numId="45">
    <w:abstractNumId w:val="5"/>
  </w:num>
  <w:num w:numId="46">
    <w:abstractNumId w:val="21"/>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4&lt;/item&gt;&lt;item&gt;105&lt;/item&gt;&lt;item&gt;106&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0FF2"/>
    <w:rsid w:val="0001319D"/>
    <w:rsid w:val="00013CDB"/>
    <w:rsid w:val="00014298"/>
    <w:rsid w:val="000152A7"/>
    <w:rsid w:val="00015CCE"/>
    <w:rsid w:val="00016288"/>
    <w:rsid w:val="0001656C"/>
    <w:rsid w:val="000168B3"/>
    <w:rsid w:val="0001692D"/>
    <w:rsid w:val="00017973"/>
    <w:rsid w:val="00017DE3"/>
    <w:rsid w:val="000207D5"/>
    <w:rsid w:val="00022CC8"/>
    <w:rsid w:val="00023298"/>
    <w:rsid w:val="00023576"/>
    <w:rsid w:val="000236C5"/>
    <w:rsid w:val="0002422B"/>
    <w:rsid w:val="00024A2E"/>
    <w:rsid w:val="000261D3"/>
    <w:rsid w:val="000269E4"/>
    <w:rsid w:val="00026C04"/>
    <w:rsid w:val="00027115"/>
    <w:rsid w:val="00027BA8"/>
    <w:rsid w:val="0003135F"/>
    <w:rsid w:val="00031456"/>
    <w:rsid w:val="00031B72"/>
    <w:rsid w:val="000320C3"/>
    <w:rsid w:val="000327E7"/>
    <w:rsid w:val="00032A88"/>
    <w:rsid w:val="00032D44"/>
    <w:rsid w:val="00032D6A"/>
    <w:rsid w:val="000332A7"/>
    <w:rsid w:val="0003337B"/>
    <w:rsid w:val="00033AB9"/>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666D3"/>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3F4"/>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2A9"/>
    <w:rsid w:val="000B05B5"/>
    <w:rsid w:val="000B09AE"/>
    <w:rsid w:val="000B3957"/>
    <w:rsid w:val="000B397C"/>
    <w:rsid w:val="000B4054"/>
    <w:rsid w:val="000B46C4"/>
    <w:rsid w:val="000B51D4"/>
    <w:rsid w:val="000B5325"/>
    <w:rsid w:val="000B575B"/>
    <w:rsid w:val="000B6C68"/>
    <w:rsid w:val="000B75D4"/>
    <w:rsid w:val="000B7C09"/>
    <w:rsid w:val="000C0051"/>
    <w:rsid w:val="000C0DF0"/>
    <w:rsid w:val="000C117C"/>
    <w:rsid w:val="000C188E"/>
    <w:rsid w:val="000C3002"/>
    <w:rsid w:val="000C3530"/>
    <w:rsid w:val="000C3DAF"/>
    <w:rsid w:val="000C455A"/>
    <w:rsid w:val="000C468E"/>
    <w:rsid w:val="000C5711"/>
    <w:rsid w:val="000C60A8"/>
    <w:rsid w:val="000C6A84"/>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4029"/>
    <w:rsid w:val="000E6A34"/>
    <w:rsid w:val="000E7DB8"/>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B41"/>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1F81"/>
    <w:rsid w:val="001322FB"/>
    <w:rsid w:val="00132BCC"/>
    <w:rsid w:val="00132D0D"/>
    <w:rsid w:val="00133B76"/>
    <w:rsid w:val="001340D6"/>
    <w:rsid w:val="0013475E"/>
    <w:rsid w:val="001355F0"/>
    <w:rsid w:val="00135AB5"/>
    <w:rsid w:val="00135B56"/>
    <w:rsid w:val="00135CB0"/>
    <w:rsid w:val="00135CED"/>
    <w:rsid w:val="00135FD2"/>
    <w:rsid w:val="0013633B"/>
    <w:rsid w:val="00136682"/>
    <w:rsid w:val="00137E33"/>
    <w:rsid w:val="00140C78"/>
    <w:rsid w:val="00141378"/>
    <w:rsid w:val="001414A6"/>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5CC8"/>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02A"/>
    <w:rsid w:val="0020054B"/>
    <w:rsid w:val="00201375"/>
    <w:rsid w:val="00201B64"/>
    <w:rsid w:val="002023DB"/>
    <w:rsid w:val="00203CBA"/>
    <w:rsid w:val="0020424D"/>
    <w:rsid w:val="0020439C"/>
    <w:rsid w:val="00204729"/>
    <w:rsid w:val="00205F35"/>
    <w:rsid w:val="00206D5C"/>
    <w:rsid w:val="00207777"/>
    <w:rsid w:val="002079E3"/>
    <w:rsid w:val="00207ACB"/>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18AD"/>
    <w:rsid w:val="00242E9F"/>
    <w:rsid w:val="00243FF9"/>
    <w:rsid w:val="00244C5F"/>
    <w:rsid w:val="00245580"/>
    <w:rsid w:val="002458F4"/>
    <w:rsid w:val="00245FFA"/>
    <w:rsid w:val="00246241"/>
    <w:rsid w:val="00246894"/>
    <w:rsid w:val="002469B6"/>
    <w:rsid w:val="0024716C"/>
    <w:rsid w:val="00247319"/>
    <w:rsid w:val="002479CE"/>
    <w:rsid w:val="0025059A"/>
    <w:rsid w:val="00250F39"/>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AF4"/>
    <w:rsid w:val="00270BB0"/>
    <w:rsid w:val="00271CF2"/>
    <w:rsid w:val="00273070"/>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A25"/>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4E61"/>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E6D18"/>
    <w:rsid w:val="002F0F6C"/>
    <w:rsid w:val="002F1D8A"/>
    <w:rsid w:val="002F2265"/>
    <w:rsid w:val="002F2266"/>
    <w:rsid w:val="002F3124"/>
    <w:rsid w:val="002F5DF4"/>
    <w:rsid w:val="002F64FC"/>
    <w:rsid w:val="003011DD"/>
    <w:rsid w:val="00302946"/>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3D34"/>
    <w:rsid w:val="00324D6A"/>
    <w:rsid w:val="00324E90"/>
    <w:rsid w:val="00324FBE"/>
    <w:rsid w:val="003256A2"/>
    <w:rsid w:val="003265FA"/>
    <w:rsid w:val="00327438"/>
    <w:rsid w:val="00327F90"/>
    <w:rsid w:val="0033083D"/>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3AFD"/>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4A98"/>
    <w:rsid w:val="00355BCA"/>
    <w:rsid w:val="00355E80"/>
    <w:rsid w:val="0035629D"/>
    <w:rsid w:val="00356F00"/>
    <w:rsid w:val="00357430"/>
    <w:rsid w:val="00357789"/>
    <w:rsid w:val="00357B46"/>
    <w:rsid w:val="00360692"/>
    <w:rsid w:val="0036072E"/>
    <w:rsid w:val="00361050"/>
    <w:rsid w:val="00361A7F"/>
    <w:rsid w:val="0036218D"/>
    <w:rsid w:val="003624E4"/>
    <w:rsid w:val="00363FE0"/>
    <w:rsid w:val="0036403E"/>
    <w:rsid w:val="003642D1"/>
    <w:rsid w:val="00364AC6"/>
    <w:rsid w:val="0036530E"/>
    <w:rsid w:val="00365DDC"/>
    <w:rsid w:val="00366852"/>
    <w:rsid w:val="00366AB3"/>
    <w:rsid w:val="00367015"/>
    <w:rsid w:val="00367A1D"/>
    <w:rsid w:val="00367E2A"/>
    <w:rsid w:val="00371181"/>
    <w:rsid w:val="00371230"/>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779E6"/>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291D"/>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5C"/>
    <w:rsid w:val="003C7C87"/>
    <w:rsid w:val="003D0003"/>
    <w:rsid w:val="003D2F29"/>
    <w:rsid w:val="003D351F"/>
    <w:rsid w:val="003D3C6E"/>
    <w:rsid w:val="003D41E7"/>
    <w:rsid w:val="003D47BB"/>
    <w:rsid w:val="003D5A88"/>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1421"/>
    <w:rsid w:val="003F20BA"/>
    <w:rsid w:val="003F2EB0"/>
    <w:rsid w:val="003F5047"/>
    <w:rsid w:val="003F56F8"/>
    <w:rsid w:val="003F585E"/>
    <w:rsid w:val="003F5AAC"/>
    <w:rsid w:val="003F5BF6"/>
    <w:rsid w:val="003F5D07"/>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3274"/>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A19"/>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66AC4"/>
    <w:rsid w:val="00467D5F"/>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6077"/>
    <w:rsid w:val="004872C6"/>
    <w:rsid w:val="00487B5F"/>
    <w:rsid w:val="00487C3E"/>
    <w:rsid w:val="00490A76"/>
    <w:rsid w:val="00490B31"/>
    <w:rsid w:val="00490FC1"/>
    <w:rsid w:val="00491E87"/>
    <w:rsid w:val="004921A6"/>
    <w:rsid w:val="0049282B"/>
    <w:rsid w:val="0049327F"/>
    <w:rsid w:val="0049349C"/>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3FB9"/>
    <w:rsid w:val="004D47FD"/>
    <w:rsid w:val="004D5A9D"/>
    <w:rsid w:val="004D5C73"/>
    <w:rsid w:val="004D64C4"/>
    <w:rsid w:val="004D77A4"/>
    <w:rsid w:val="004D7CAB"/>
    <w:rsid w:val="004E0104"/>
    <w:rsid w:val="004E02B3"/>
    <w:rsid w:val="004E163E"/>
    <w:rsid w:val="004E1965"/>
    <w:rsid w:val="004E1AFB"/>
    <w:rsid w:val="004E1D0F"/>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185"/>
    <w:rsid w:val="005019CE"/>
    <w:rsid w:val="00501E84"/>
    <w:rsid w:val="0050537B"/>
    <w:rsid w:val="00506ADA"/>
    <w:rsid w:val="00507230"/>
    <w:rsid w:val="00507BFA"/>
    <w:rsid w:val="00507F87"/>
    <w:rsid w:val="005116F5"/>
    <w:rsid w:val="00512696"/>
    <w:rsid w:val="00512C44"/>
    <w:rsid w:val="00512FD7"/>
    <w:rsid w:val="00513073"/>
    <w:rsid w:val="005143F4"/>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4F6F"/>
    <w:rsid w:val="00536436"/>
    <w:rsid w:val="00537F4E"/>
    <w:rsid w:val="00540332"/>
    <w:rsid w:val="00541329"/>
    <w:rsid w:val="00542531"/>
    <w:rsid w:val="0054479C"/>
    <w:rsid w:val="00546768"/>
    <w:rsid w:val="00547380"/>
    <w:rsid w:val="00547493"/>
    <w:rsid w:val="00547E21"/>
    <w:rsid w:val="00550829"/>
    <w:rsid w:val="005510A8"/>
    <w:rsid w:val="0055126C"/>
    <w:rsid w:val="0055274E"/>
    <w:rsid w:val="005531BB"/>
    <w:rsid w:val="00553AE4"/>
    <w:rsid w:val="00553EEB"/>
    <w:rsid w:val="00554AEF"/>
    <w:rsid w:val="00554FFF"/>
    <w:rsid w:val="0055606A"/>
    <w:rsid w:val="005569BF"/>
    <w:rsid w:val="005569D6"/>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1BA"/>
    <w:rsid w:val="0058120C"/>
    <w:rsid w:val="00581EDB"/>
    <w:rsid w:val="0058254A"/>
    <w:rsid w:val="0058281D"/>
    <w:rsid w:val="00582EE7"/>
    <w:rsid w:val="00583266"/>
    <w:rsid w:val="0058349D"/>
    <w:rsid w:val="005834F9"/>
    <w:rsid w:val="00585502"/>
    <w:rsid w:val="00586403"/>
    <w:rsid w:val="00586E4A"/>
    <w:rsid w:val="005876E7"/>
    <w:rsid w:val="00587745"/>
    <w:rsid w:val="00587ADB"/>
    <w:rsid w:val="00590838"/>
    <w:rsid w:val="0059124F"/>
    <w:rsid w:val="0059167A"/>
    <w:rsid w:val="00591EC0"/>
    <w:rsid w:val="00592AA4"/>
    <w:rsid w:val="00594D9D"/>
    <w:rsid w:val="0059502B"/>
    <w:rsid w:val="005951A5"/>
    <w:rsid w:val="00595466"/>
    <w:rsid w:val="005954A9"/>
    <w:rsid w:val="005959B5"/>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04A"/>
    <w:rsid w:val="005A455B"/>
    <w:rsid w:val="005A4C1F"/>
    <w:rsid w:val="005A5616"/>
    <w:rsid w:val="005A5CFB"/>
    <w:rsid w:val="005A5D83"/>
    <w:rsid w:val="005A66CE"/>
    <w:rsid w:val="005A746B"/>
    <w:rsid w:val="005A7C02"/>
    <w:rsid w:val="005B050D"/>
    <w:rsid w:val="005B078B"/>
    <w:rsid w:val="005B1B8D"/>
    <w:rsid w:val="005B26F3"/>
    <w:rsid w:val="005B34E4"/>
    <w:rsid w:val="005B4524"/>
    <w:rsid w:val="005B46F0"/>
    <w:rsid w:val="005B52DE"/>
    <w:rsid w:val="005B547E"/>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1A5"/>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392A"/>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58F"/>
    <w:rsid w:val="00690AEF"/>
    <w:rsid w:val="00691774"/>
    <w:rsid w:val="00691EBE"/>
    <w:rsid w:val="0069260E"/>
    <w:rsid w:val="00692842"/>
    <w:rsid w:val="00693CDF"/>
    <w:rsid w:val="00693EAC"/>
    <w:rsid w:val="00694039"/>
    <w:rsid w:val="0069458F"/>
    <w:rsid w:val="00695619"/>
    <w:rsid w:val="0069596E"/>
    <w:rsid w:val="00696882"/>
    <w:rsid w:val="00697365"/>
    <w:rsid w:val="00697677"/>
    <w:rsid w:val="00697E6D"/>
    <w:rsid w:val="006A2E18"/>
    <w:rsid w:val="006A2F33"/>
    <w:rsid w:val="006A423D"/>
    <w:rsid w:val="006A4295"/>
    <w:rsid w:val="006A434E"/>
    <w:rsid w:val="006A462D"/>
    <w:rsid w:val="006A49BB"/>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28D5"/>
    <w:rsid w:val="006D30DD"/>
    <w:rsid w:val="006D30FA"/>
    <w:rsid w:val="006D36BA"/>
    <w:rsid w:val="006D3E93"/>
    <w:rsid w:val="006D4B06"/>
    <w:rsid w:val="006D4D7A"/>
    <w:rsid w:val="006D56B3"/>
    <w:rsid w:val="006D603E"/>
    <w:rsid w:val="006D6EF8"/>
    <w:rsid w:val="006D7C0F"/>
    <w:rsid w:val="006E06F9"/>
    <w:rsid w:val="006E09A7"/>
    <w:rsid w:val="006E2C0D"/>
    <w:rsid w:val="006E374B"/>
    <w:rsid w:val="006E37B7"/>
    <w:rsid w:val="006E5260"/>
    <w:rsid w:val="006E59CA"/>
    <w:rsid w:val="006E6180"/>
    <w:rsid w:val="006F0144"/>
    <w:rsid w:val="006F06BE"/>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179"/>
    <w:rsid w:val="00730828"/>
    <w:rsid w:val="007324CC"/>
    <w:rsid w:val="007326FD"/>
    <w:rsid w:val="00732BBB"/>
    <w:rsid w:val="00732E06"/>
    <w:rsid w:val="00735D27"/>
    <w:rsid w:val="007369A7"/>
    <w:rsid w:val="00736F3F"/>
    <w:rsid w:val="00737466"/>
    <w:rsid w:val="00740F04"/>
    <w:rsid w:val="00742845"/>
    <w:rsid w:val="00743690"/>
    <w:rsid w:val="0074369C"/>
    <w:rsid w:val="00743AE2"/>
    <w:rsid w:val="00744B8D"/>
    <w:rsid w:val="00745FE4"/>
    <w:rsid w:val="00747425"/>
    <w:rsid w:val="0074774D"/>
    <w:rsid w:val="00750B18"/>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467E"/>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0859"/>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688"/>
    <w:rsid w:val="007D5749"/>
    <w:rsid w:val="007D5B97"/>
    <w:rsid w:val="007D5E10"/>
    <w:rsid w:val="007D629E"/>
    <w:rsid w:val="007D6B98"/>
    <w:rsid w:val="007E0827"/>
    <w:rsid w:val="007E0A87"/>
    <w:rsid w:val="007E1833"/>
    <w:rsid w:val="007E191C"/>
    <w:rsid w:val="007E1D3F"/>
    <w:rsid w:val="007E2000"/>
    <w:rsid w:val="007E284D"/>
    <w:rsid w:val="007E32DE"/>
    <w:rsid w:val="007E34F1"/>
    <w:rsid w:val="007E3A3D"/>
    <w:rsid w:val="007E3FE9"/>
    <w:rsid w:val="007E4E56"/>
    <w:rsid w:val="007E5BED"/>
    <w:rsid w:val="007E5F01"/>
    <w:rsid w:val="007E65D7"/>
    <w:rsid w:val="007E6B26"/>
    <w:rsid w:val="007E6B4B"/>
    <w:rsid w:val="007F1B23"/>
    <w:rsid w:val="007F1D2D"/>
    <w:rsid w:val="007F23C8"/>
    <w:rsid w:val="007F2A25"/>
    <w:rsid w:val="007F2EA0"/>
    <w:rsid w:val="007F3253"/>
    <w:rsid w:val="007F3CFF"/>
    <w:rsid w:val="007F3F67"/>
    <w:rsid w:val="007F5061"/>
    <w:rsid w:val="007F5B1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6942"/>
    <w:rsid w:val="0081760F"/>
    <w:rsid w:val="008176C1"/>
    <w:rsid w:val="00817CE7"/>
    <w:rsid w:val="0082026E"/>
    <w:rsid w:val="00820D98"/>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0EE4"/>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5269"/>
    <w:rsid w:val="008462BD"/>
    <w:rsid w:val="008464D8"/>
    <w:rsid w:val="008476DF"/>
    <w:rsid w:val="00850BF3"/>
    <w:rsid w:val="008514A7"/>
    <w:rsid w:val="00851679"/>
    <w:rsid w:val="008526A1"/>
    <w:rsid w:val="00852A22"/>
    <w:rsid w:val="00852A64"/>
    <w:rsid w:val="0085308C"/>
    <w:rsid w:val="00853AE2"/>
    <w:rsid w:val="00854AED"/>
    <w:rsid w:val="00854BC0"/>
    <w:rsid w:val="00856E86"/>
    <w:rsid w:val="00860CEB"/>
    <w:rsid w:val="00860D79"/>
    <w:rsid w:val="00860EFE"/>
    <w:rsid w:val="0086261C"/>
    <w:rsid w:val="00862B26"/>
    <w:rsid w:val="008631DA"/>
    <w:rsid w:val="008632CF"/>
    <w:rsid w:val="00863A60"/>
    <w:rsid w:val="00863AF1"/>
    <w:rsid w:val="00863C9B"/>
    <w:rsid w:val="00863CFA"/>
    <w:rsid w:val="008647E7"/>
    <w:rsid w:val="00865868"/>
    <w:rsid w:val="00865AF2"/>
    <w:rsid w:val="00865DB3"/>
    <w:rsid w:val="00865FEA"/>
    <w:rsid w:val="0086601F"/>
    <w:rsid w:val="00866B50"/>
    <w:rsid w:val="00867CCB"/>
    <w:rsid w:val="00867D8A"/>
    <w:rsid w:val="008702C6"/>
    <w:rsid w:val="008718CA"/>
    <w:rsid w:val="00871DF5"/>
    <w:rsid w:val="00871FA4"/>
    <w:rsid w:val="00872BF2"/>
    <w:rsid w:val="008733EB"/>
    <w:rsid w:val="00873727"/>
    <w:rsid w:val="00873A0B"/>
    <w:rsid w:val="00875345"/>
    <w:rsid w:val="0087670D"/>
    <w:rsid w:val="00876DF9"/>
    <w:rsid w:val="00876F86"/>
    <w:rsid w:val="00877092"/>
    <w:rsid w:val="00881364"/>
    <w:rsid w:val="008824FE"/>
    <w:rsid w:val="008827A3"/>
    <w:rsid w:val="00882F3E"/>
    <w:rsid w:val="00882FAB"/>
    <w:rsid w:val="008835F0"/>
    <w:rsid w:val="0088399B"/>
    <w:rsid w:val="00884352"/>
    <w:rsid w:val="00885209"/>
    <w:rsid w:val="0088566A"/>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933"/>
    <w:rsid w:val="008A7BC9"/>
    <w:rsid w:val="008B0598"/>
    <w:rsid w:val="008B0A3D"/>
    <w:rsid w:val="008B0B2C"/>
    <w:rsid w:val="008B1555"/>
    <w:rsid w:val="008B16A7"/>
    <w:rsid w:val="008B201D"/>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4B6"/>
    <w:rsid w:val="008D4A69"/>
    <w:rsid w:val="008D5AFA"/>
    <w:rsid w:val="008D5D64"/>
    <w:rsid w:val="008D5FFF"/>
    <w:rsid w:val="008D624D"/>
    <w:rsid w:val="008E0318"/>
    <w:rsid w:val="008E06DE"/>
    <w:rsid w:val="008E169E"/>
    <w:rsid w:val="008E23D9"/>
    <w:rsid w:val="008E2AAA"/>
    <w:rsid w:val="008E2AEE"/>
    <w:rsid w:val="008E34B0"/>
    <w:rsid w:val="008E3C8E"/>
    <w:rsid w:val="008E493D"/>
    <w:rsid w:val="008E4CC6"/>
    <w:rsid w:val="008E500A"/>
    <w:rsid w:val="008E5A29"/>
    <w:rsid w:val="008E60AB"/>
    <w:rsid w:val="008E7EA3"/>
    <w:rsid w:val="008F0230"/>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48B7"/>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268D6"/>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6C2"/>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311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2BA"/>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4A61"/>
    <w:rsid w:val="009E50B0"/>
    <w:rsid w:val="009E5F17"/>
    <w:rsid w:val="009E702F"/>
    <w:rsid w:val="009E7425"/>
    <w:rsid w:val="009E767A"/>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95C"/>
    <w:rsid w:val="00A04A17"/>
    <w:rsid w:val="00A04D93"/>
    <w:rsid w:val="00A07325"/>
    <w:rsid w:val="00A100E2"/>
    <w:rsid w:val="00A11558"/>
    <w:rsid w:val="00A12FB7"/>
    <w:rsid w:val="00A131F3"/>
    <w:rsid w:val="00A1337E"/>
    <w:rsid w:val="00A134BF"/>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57C34"/>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273"/>
    <w:rsid w:val="00A6768F"/>
    <w:rsid w:val="00A70021"/>
    <w:rsid w:val="00A70172"/>
    <w:rsid w:val="00A70C14"/>
    <w:rsid w:val="00A71822"/>
    <w:rsid w:val="00A71D17"/>
    <w:rsid w:val="00A7245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57B1"/>
    <w:rsid w:val="00AA6349"/>
    <w:rsid w:val="00AA68FD"/>
    <w:rsid w:val="00AA6FA3"/>
    <w:rsid w:val="00AA7C04"/>
    <w:rsid w:val="00AB053C"/>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546B"/>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368F"/>
    <w:rsid w:val="00BA40B5"/>
    <w:rsid w:val="00BA4392"/>
    <w:rsid w:val="00BA607D"/>
    <w:rsid w:val="00BA6486"/>
    <w:rsid w:val="00BA7FB9"/>
    <w:rsid w:val="00BB0EF6"/>
    <w:rsid w:val="00BB260C"/>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16A"/>
    <w:rsid w:val="00BC6246"/>
    <w:rsid w:val="00BC74B9"/>
    <w:rsid w:val="00BC7CDC"/>
    <w:rsid w:val="00BC7F30"/>
    <w:rsid w:val="00BD2DE1"/>
    <w:rsid w:val="00BD3AFA"/>
    <w:rsid w:val="00BD4821"/>
    <w:rsid w:val="00BD485D"/>
    <w:rsid w:val="00BD5145"/>
    <w:rsid w:val="00BD6027"/>
    <w:rsid w:val="00BD6A24"/>
    <w:rsid w:val="00BD6DEE"/>
    <w:rsid w:val="00BD77C3"/>
    <w:rsid w:val="00BE0EAF"/>
    <w:rsid w:val="00BE1986"/>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4FF4"/>
    <w:rsid w:val="00BF56BD"/>
    <w:rsid w:val="00C005BB"/>
    <w:rsid w:val="00C00F49"/>
    <w:rsid w:val="00C01065"/>
    <w:rsid w:val="00C027B7"/>
    <w:rsid w:val="00C05509"/>
    <w:rsid w:val="00C05EBE"/>
    <w:rsid w:val="00C05F13"/>
    <w:rsid w:val="00C070A5"/>
    <w:rsid w:val="00C07442"/>
    <w:rsid w:val="00C0783E"/>
    <w:rsid w:val="00C07CB3"/>
    <w:rsid w:val="00C118C7"/>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41"/>
    <w:rsid w:val="00C330B9"/>
    <w:rsid w:val="00C33EF1"/>
    <w:rsid w:val="00C3484B"/>
    <w:rsid w:val="00C34CA4"/>
    <w:rsid w:val="00C34F19"/>
    <w:rsid w:val="00C35EFB"/>
    <w:rsid w:val="00C36DD8"/>
    <w:rsid w:val="00C36EC6"/>
    <w:rsid w:val="00C37383"/>
    <w:rsid w:val="00C37A26"/>
    <w:rsid w:val="00C403DB"/>
    <w:rsid w:val="00C40C1C"/>
    <w:rsid w:val="00C40E95"/>
    <w:rsid w:val="00C41248"/>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7CA"/>
    <w:rsid w:val="00C7784F"/>
    <w:rsid w:val="00C81321"/>
    <w:rsid w:val="00C8144F"/>
    <w:rsid w:val="00C82508"/>
    <w:rsid w:val="00C8258B"/>
    <w:rsid w:val="00C83374"/>
    <w:rsid w:val="00C837C8"/>
    <w:rsid w:val="00C83F77"/>
    <w:rsid w:val="00C846D8"/>
    <w:rsid w:val="00C8487A"/>
    <w:rsid w:val="00C848B9"/>
    <w:rsid w:val="00C85A75"/>
    <w:rsid w:val="00C85BF5"/>
    <w:rsid w:val="00C8612B"/>
    <w:rsid w:val="00C86950"/>
    <w:rsid w:val="00C8764D"/>
    <w:rsid w:val="00C87C7E"/>
    <w:rsid w:val="00C90761"/>
    <w:rsid w:val="00C90B79"/>
    <w:rsid w:val="00C90BD5"/>
    <w:rsid w:val="00C923D1"/>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32B"/>
    <w:rsid w:val="00CB1C8D"/>
    <w:rsid w:val="00CB21EE"/>
    <w:rsid w:val="00CB25B3"/>
    <w:rsid w:val="00CB3383"/>
    <w:rsid w:val="00CB37C0"/>
    <w:rsid w:val="00CB449C"/>
    <w:rsid w:val="00CB51A4"/>
    <w:rsid w:val="00CB5439"/>
    <w:rsid w:val="00CB6243"/>
    <w:rsid w:val="00CB77E9"/>
    <w:rsid w:val="00CC019E"/>
    <w:rsid w:val="00CC048F"/>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56C"/>
    <w:rsid w:val="00D07BC8"/>
    <w:rsid w:val="00D07EEF"/>
    <w:rsid w:val="00D10A41"/>
    <w:rsid w:val="00D10F7F"/>
    <w:rsid w:val="00D1230F"/>
    <w:rsid w:val="00D127C5"/>
    <w:rsid w:val="00D12977"/>
    <w:rsid w:val="00D134FF"/>
    <w:rsid w:val="00D1396F"/>
    <w:rsid w:val="00D13AE5"/>
    <w:rsid w:val="00D1411A"/>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6344"/>
    <w:rsid w:val="00D27489"/>
    <w:rsid w:val="00D276A9"/>
    <w:rsid w:val="00D27D37"/>
    <w:rsid w:val="00D30E43"/>
    <w:rsid w:val="00D30F36"/>
    <w:rsid w:val="00D31869"/>
    <w:rsid w:val="00D31B3C"/>
    <w:rsid w:val="00D3288C"/>
    <w:rsid w:val="00D33225"/>
    <w:rsid w:val="00D339E9"/>
    <w:rsid w:val="00D33C9D"/>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883"/>
    <w:rsid w:val="00D6298A"/>
    <w:rsid w:val="00D62C80"/>
    <w:rsid w:val="00D631FF"/>
    <w:rsid w:val="00D63369"/>
    <w:rsid w:val="00D64462"/>
    <w:rsid w:val="00D64539"/>
    <w:rsid w:val="00D64E2B"/>
    <w:rsid w:val="00D6553F"/>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6705"/>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398"/>
    <w:rsid w:val="00D93657"/>
    <w:rsid w:val="00D93DA2"/>
    <w:rsid w:val="00D94CA1"/>
    <w:rsid w:val="00D964F3"/>
    <w:rsid w:val="00D970FC"/>
    <w:rsid w:val="00DA0629"/>
    <w:rsid w:val="00DA06C6"/>
    <w:rsid w:val="00DA0E2D"/>
    <w:rsid w:val="00DA2D08"/>
    <w:rsid w:val="00DA2F80"/>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C1F"/>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3C03"/>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AC1"/>
    <w:rsid w:val="00DD5ED1"/>
    <w:rsid w:val="00DD6A1B"/>
    <w:rsid w:val="00DD7245"/>
    <w:rsid w:val="00DD7523"/>
    <w:rsid w:val="00DD7ACD"/>
    <w:rsid w:val="00DE07CB"/>
    <w:rsid w:val="00DE1A5B"/>
    <w:rsid w:val="00DE2B1C"/>
    <w:rsid w:val="00DE363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1B3C"/>
    <w:rsid w:val="00E02934"/>
    <w:rsid w:val="00E02E48"/>
    <w:rsid w:val="00E04379"/>
    <w:rsid w:val="00E04898"/>
    <w:rsid w:val="00E04F1F"/>
    <w:rsid w:val="00E0538F"/>
    <w:rsid w:val="00E06022"/>
    <w:rsid w:val="00E07A68"/>
    <w:rsid w:val="00E111EB"/>
    <w:rsid w:val="00E11BC4"/>
    <w:rsid w:val="00E12084"/>
    <w:rsid w:val="00E121BA"/>
    <w:rsid w:val="00E12598"/>
    <w:rsid w:val="00E126EA"/>
    <w:rsid w:val="00E12C01"/>
    <w:rsid w:val="00E13B29"/>
    <w:rsid w:val="00E150DC"/>
    <w:rsid w:val="00E157CE"/>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3FD"/>
    <w:rsid w:val="00E316BB"/>
    <w:rsid w:val="00E3302D"/>
    <w:rsid w:val="00E3451C"/>
    <w:rsid w:val="00E352AB"/>
    <w:rsid w:val="00E364D4"/>
    <w:rsid w:val="00E36E67"/>
    <w:rsid w:val="00E373A8"/>
    <w:rsid w:val="00E374AB"/>
    <w:rsid w:val="00E409E2"/>
    <w:rsid w:val="00E40E94"/>
    <w:rsid w:val="00E413CA"/>
    <w:rsid w:val="00E41881"/>
    <w:rsid w:val="00E41A00"/>
    <w:rsid w:val="00E43078"/>
    <w:rsid w:val="00E4367A"/>
    <w:rsid w:val="00E44227"/>
    <w:rsid w:val="00E45A83"/>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6A"/>
    <w:rsid w:val="00E91C83"/>
    <w:rsid w:val="00E924F5"/>
    <w:rsid w:val="00E92A82"/>
    <w:rsid w:val="00E931F9"/>
    <w:rsid w:val="00E93207"/>
    <w:rsid w:val="00E933EB"/>
    <w:rsid w:val="00E93731"/>
    <w:rsid w:val="00E93CAF"/>
    <w:rsid w:val="00E93E41"/>
    <w:rsid w:val="00E94A20"/>
    <w:rsid w:val="00E951E7"/>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16EB"/>
    <w:rsid w:val="00EC33CD"/>
    <w:rsid w:val="00EC565E"/>
    <w:rsid w:val="00EC5A3C"/>
    <w:rsid w:val="00EC5EE0"/>
    <w:rsid w:val="00EC68D0"/>
    <w:rsid w:val="00EC6B3E"/>
    <w:rsid w:val="00ED06D2"/>
    <w:rsid w:val="00ED120A"/>
    <w:rsid w:val="00ED18EF"/>
    <w:rsid w:val="00ED211F"/>
    <w:rsid w:val="00ED3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E75E5"/>
    <w:rsid w:val="00EE7D05"/>
    <w:rsid w:val="00EF00F5"/>
    <w:rsid w:val="00EF0808"/>
    <w:rsid w:val="00EF0928"/>
    <w:rsid w:val="00EF0D0D"/>
    <w:rsid w:val="00EF0F6C"/>
    <w:rsid w:val="00EF15F2"/>
    <w:rsid w:val="00EF1920"/>
    <w:rsid w:val="00EF193E"/>
    <w:rsid w:val="00EF2C2F"/>
    <w:rsid w:val="00EF2E02"/>
    <w:rsid w:val="00EF3004"/>
    <w:rsid w:val="00EF338B"/>
    <w:rsid w:val="00EF3977"/>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0143"/>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3EB"/>
    <w:rsid w:val="00F404DB"/>
    <w:rsid w:val="00F40EB5"/>
    <w:rsid w:val="00F41D21"/>
    <w:rsid w:val="00F41E56"/>
    <w:rsid w:val="00F42897"/>
    <w:rsid w:val="00F42BB0"/>
    <w:rsid w:val="00F43119"/>
    <w:rsid w:val="00F43797"/>
    <w:rsid w:val="00F443E3"/>
    <w:rsid w:val="00F445D0"/>
    <w:rsid w:val="00F449E8"/>
    <w:rsid w:val="00F44B11"/>
    <w:rsid w:val="00F44BAD"/>
    <w:rsid w:val="00F451A7"/>
    <w:rsid w:val="00F46B35"/>
    <w:rsid w:val="00F4791D"/>
    <w:rsid w:val="00F47A61"/>
    <w:rsid w:val="00F47C26"/>
    <w:rsid w:val="00F47F01"/>
    <w:rsid w:val="00F50FBB"/>
    <w:rsid w:val="00F51278"/>
    <w:rsid w:val="00F51A3D"/>
    <w:rsid w:val="00F51ED0"/>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26F8"/>
    <w:rsid w:val="00F6312C"/>
    <w:rsid w:val="00F635F0"/>
    <w:rsid w:val="00F63AFF"/>
    <w:rsid w:val="00F63D54"/>
    <w:rsid w:val="00F646EE"/>
    <w:rsid w:val="00F66472"/>
    <w:rsid w:val="00F66EB5"/>
    <w:rsid w:val="00F66EFF"/>
    <w:rsid w:val="00F67A34"/>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87A81"/>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6B60"/>
    <w:rsid w:val="00FA708D"/>
    <w:rsid w:val="00FA7590"/>
    <w:rsid w:val="00FA75B4"/>
    <w:rsid w:val="00FA7F7A"/>
    <w:rsid w:val="00FB0279"/>
    <w:rsid w:val="00FB1DB3"/>
    <w:rsid w:val="00FB25EA"/>
    <w:rsid w:val="00FB343E"/>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4EBC"/>
    <w:rsid w:val="00FD71FF"/>
    <w:rsid w:val="00FD7C75"/>
    <w:rsid w:val="00FE104D"/>
    <w:rsid w:val="00FE1ED6"/>
    <w:rsid w:val="00FE1FF6"/>
    <w:rsid w:val="00FE4E97"/>
    <w:rsid w:val="00FE5656"/>
    <w:rsid w:val="00FE5951"/>
    <w:rsid w:val="00FE5E7B"/>
    <w:rsid w:val="00FE67AC"/>
    <w:rsid w:val="00FE79C5"/>
    <w:rsid w:val="00FE7F7E"/>
    <w:rsid w:val="00FF010A"/>
    <w:rsid w:val="00FF108A"/>
    <w:rsid w:val="00FF12B5"/>
    <w:rsid w:val="00FF23A1"/>
    <w:rsid w:val="00FF273C"/>
    <w:rsid w:val="00FF274D"/>
    <w:rsid w:val="00FF2A87"/>
    <w:rsid w:val="00FF3693"/>
    <w:rsid w:val="00FF3BF9"/>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CAB9C7"/>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 w:type="character" w:customStyle="1" w:styleId="attribute">
    <w:name w:val="attribute"/>
    <w:basedOn w:val="a0"/>
    <w:rsid w:val="00DA2F80"/>
  </w:style>
  <w:style w:type="character" w:customStyle="1" w:styleId="attribute-value">
    <w:name w:val="attribute-value"/>
    <w:basedOn w:val="a0"/>
    <w:rsid w:val="00DA2F80"/>
  </w:style>
  <w:style w:type="character" w:customStyle="1" w:styleId="tag">
    <w:name w:val="tag"/>
    <w:basedOn w:val="a0"/>
    <w:rsid w:val="006A49BB"/>
  </w:style>
  <w:style w:type="character" w:customStyle="1" w:styleId="tag-name">
    <w:name w:val="tag-name"/>
    <w:basedOn w:val="a0"/>
    <w:rsid w:val="006A49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51608">
      <w:bodyDiv w:val="1"/>
      <w:marLeft w:val="0"/>
      <w:marRight w:val="0"/>
      <w:marTop w:val="0"/>
      <w:marBottom w:val="0"/>
      <w:divBdr>
        <w:top w:val="none" w:sz="0" w:space="0" w:color="auto"/>
        <w:left w:val="none" w:sz="0" w:space="0" w:color="auto"/>
        <w:bottom w:val="none" w:sz="0" w:space="0" w:color="auto"/>
        <w:right w:val="none" w:sz="0" w:space="0" w:color="auto"/>
      </w:divBdr>
    </w:div>
    <w:div w:id="30038734">
      <w:bodyDiv w:val="1"/>
      <w:marLeft w:val="0"/>
      <w:marRight w:val="0"/>
      <w:marTop w:val="0"/>
      <w:marBottom w:val="0"/>
      <w:divBdr>
        <w:top w:val="none" w:sz="0" w:space="0" w:color="auto"/>
        <w:left w:val="none" w:sz="0" w:space="0" w:color="auto"/>
        <w:bottom w:val="none" w:sz="0" w:space="0" w:color="auto"/>
        <w:right w:val="none" w:sz="0" w:space="0" w:color="auto"/>
      </w:divBdr>
    </w:div>
    <w:div w:id="121965905">
      <w:bodyDiv w:val="1"/>
      <w:marLeft w:val="0"/>
      <w:marRight w:val="0"/>
      <w:marTop w:val="0"/>
      <w:marBottom w:val="0"/>
      <w:divBdr>
        <w:top w:val="none" w:sz="0" w:space="0" w:color="auto"/>
        <w:left w:val="none" w:sz="0" w:space="0" w:color="auto"/>
        <w:bottom w:val="none" w:sz="0" w:space="0" w:color="auto"/>
        <w:right w:val="none" w:sz="0" w:space="0" w:color="auto"/>
      </w:divBdr>
    </w:div>
    <w:div w:id="245460856">
      <w:bodyDiv w:val="1"/>
      <w:marLeft w:val="0"/>
      <w:marRight w:val="0"/>
      <w:marTop w:val="0"/>
      <w:marBottom w:val="0"/>
      <w:divBdr>
        <w:top w:val="none" w:sz="0" w:space="0" w:color="auto"/>
        <w:left w:val="none" w:sz="0" w:space="0" w:color="auto"/>
        <w:bottom w:val="none" w:sz="0" w:space="0" w:color="auto"/>
        <w:right w:val="none" w:sz="0" w:space="0" w:color="auto"/>
      </w:divBdr>
    </w:div>
    <w:div w:id="352997906">
      <w:bodyDiv w:val="1"/>
      <w:marLeft w:val="0"/>
      <w:marRight w:val="0"/>
      <w:marTop w:val="0"/>
      <w:marBottom w:val="0"/>
      <w:divBdr>
        <w:top w:val="none" w:sz="0" w:space="0" w:color="auto"/>
        <w:left w:val="none" w:sz="0" w:space="0" w:color="auto"/>
        <w:bottom w:val="none" w:sz="0" w:space="0" w:color="auto"/>
        <w:right w:val="none" w:sz="0" w:space="0" w:color="auto"/>
      </w:divBdr>
    </w:div>
    <w:div w:id="353507570">
      <w:bodyDiv w:val="1"/>
      <w:marLeft w:val="0"/>
      <w:marRight w:val="0"/>
      <w:marTop w:val="0"/>
      <w:marBottom w:val="0"/>
      <w:divBdr>
        <w:top w:val="none" w:sz="0" w:space="0" w:color="auto"/>
        <w:left w:val="none" w:sz="0" w:space="0" w:color="auto"/>
        <w:bottom w:val="none" w:sz="0" w:space="0" w:color="auto"/>
        <w:right w:val="none" w:sz="0" w:space="0" w:color="auto"/>
      </w:divBdr>
    </w:div>
    <w:div w:id="526530787">
      <w:bodyDiv w:val="1"/>
      <w:marLeft w:val="0"/>
      <w:marRight w:val="0"/>
      <w:marTop w:val="0"/>
      <w:marBottom w:val="0"/>
      <w:divBdr>
        <w:top w:val="none" w:sz="0" w:space="0" w:color="auto"/>
        <w:left w:val="none" w:sz="0" w:space="0" w:color="auto"/>
        <w:bottom w:val="none" w:sz="0" w:space="0" w:color="auto"/>
        <w:right w:val="none" w:sz="0" w:space="0" w:color="auto"/>
      </w:divBdr>
    </w:div>
    <w:div w:id="528495238">
      <w:bodyDiv w:val="1"/>
      <w:marLeft w:val="0"/>
      <w:marRight w:val="0"/>
      <w:marTop w:val="0"/>
      <w:marBottom w:val="0"/>
      <w:divBdr>
        <w:top w:val="none" w:sz="0" w:space="0" w:color="auto"/>
        <w:left w:val="none" w:sz="0" w:space="0" w:color="auto"/>
        <w:bottom w:val="none" w:sz="0" w:space="0" w:color="auto"/>
        <w:right w:val="none" w:sz="0" w:space="0" w:color="auto"/>
      </w:divBdr>
    </w:div>
    <w:div w:id="550190919">
      <w:bodyDiv w:val="1"/>
      <w:marLeft w:val="0"/>
      <w:marRight w:val="0"/>
      <w:marTop w:val="0"/>
      <w:marBottom w:val="0"/>
      <w:divBdr>
        <w:top w:val="none" w:sz="0" w:space="0" w:color="auto"/>
        <w:left w:val="none" w:sz="0" w:space="0" w:color="auto"/>
        <w:bottom w:val="none" w:sz="0" w:space="0" w:color="auto"/>
        <w:right w:val="none" w:sz="0" w:space="0" w:color="auto"/>
      </w:divBdr>
    </w:div>
    <w:div w:id="563295915">
      <w:bodyDiv w:val="1"/>
      <w:marLeft w:val="0"/>
      <w:marRight w:val="0"/>
      <w:marTop w:val="0"/>
      <w:marBottom w:val="0"/>
      <w:divBdr>
        <w:top w:val="none" w:sz="0" w:space="0" w:color="auto"/>
        <w:left w:val="none" w:sz="0" w:space="0" w:color="auto"/>
        <w:bottom w:val="none" w:sz="0" w:space="0" w:color="auto"/>
        <w:right w:val="none" w:sz="0" w:space="0" w:color="auto"/>
      </w:divBdr>
    </w:div>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806046226">
      <w:bodyDiv w:val="1"/>
      <w:marLeft w:val="0"/>
      <w:marRight w:val="0"/>
      <w:marTop w:val="0"/>
      <w:marBottom w:val="0"/>
      <w:divBdr>
        <w:top w:val="none" w:sz="0" w:space="0" w:color="auto"/>
        <w:left w:val="none" w:sz="0" w:space="0" w:color="auto"/>
        <w:bottom w:val="none" w:sz="0" w:space="0" w:color="auto"/>
        <w:right w:val="none" w:sz="0" w:space="0" w:color="auto"/>
      </w:divBdr>
    </w:div>
    <w:div w:id="812062508">
      <w:bodyDiv w:val="1"/>
      <w:marLeft w:val="0"/>
      <w:marRight w:val="0"/>
      <w:marTop w:val="0"/>
      <w:marBottom w:val="0"/>
      <w:divBdr>
        <w:top w:val="none" w:sz="0" w:space="0" w:color="auto"/>
        <w:left w:val="none" w:sz="0" w:space="0" w:color="auto"/>
        <w:bottom w:val="none" w:sz="0" w:space="0" w:color="auto"/>
        <w:right w:val="none" w:sz="0" w:space="0" w:color="auto"/>
      </w:divBdr>
    </w:div>
    <w:div w:id="812451180">
      <w:bodyDiv w:val="1"/>
      <w:marLeft w:val="0"/>
      <w:marRight w:val="0"/>
      <w:marTop w:val="0"/>
      <w:marBottom w:val="0"/>
      <w:divBdr>
        <w:top w:val="none" w:sz="0" w:space="0" w:color="auto"/>
        <w:left w:val="none" w:sz="0" w:space="0" w:color="auto"/>
        <w:bottom w:val="none" w:sz="0" w:space="0" w:color="auto"/>
        <w:right w:val="none" w:sz="0" w:space="0" w:color="auto"/>
      </w:divBdr>
    </w:div>
    <w:div w:id="949897711">
      <w:bodyDiv w:val="1"/>
      <w:marLeft w:val="0"/>
      <w:marRight w:val="0"/>
      <w:marTop w:val="0"/>
      <w:marBottom w:val="0"/>
      <w:divBdr>
        <w:top w:val="none" w:sz="0" w:space="0" w:color="auto"/>
        <w:left w:val="none" w:sz="0" w:space="0" w:color="auto"/>
        <w:bottom w:val="none" w:sz="0" w:space="0" w:color="auto"/>
        <w:right w:val="none" w:sz="0" w:space="0" w:color="auto"/>
      </w:divBdr>
    </w:div>
    <w:div w:id="1128359571">
      <w:bodyDiv w:val="1"/>
      <w:marLeft w:val="0"/>
      <w:marRight w:val="0"/>
      <w:marTop w:val="0"/>
      <w:marBottom w:val="0"/>
      <w:divBdr>
        <w:top w:val="none" w:sz="0" w:space="0" w:color="auto"/>
        <w:left w:val="none" w:sz="0" w:space="0" w:color="auto"/>
        <w:bottom w:val="none" w:sz="0" w:space="0" w:color="auto"/>
        <w:right w:val="none" w:sz="0" w:space="0" w:color="auto"/>
      </w:divBdr>
    </w:div>
    <w:div w:id="1243442974">
      <w:bodyDiv w:val="1"/>
      <w:marLeft w:val="0"/>
      <w:marRight w:val="0"/>
      <w:marTop w:val="0"/>
      <w:marBottom w:val="0"/>
      <w:divBdr>
        <w:top w:val="none" w:sz="0" w:space="0" w:color="auto"/>
        <w:left w:val="none" w:sz="0" w:space="0" w:color="auto"/>
        <w:bottom w:val="none" w:sz="0" w:space="0" w:color="auto"/>
        <w:right w:val="none" w:sz="0" w:space="0" w:color="auto"/>
      </w:divBdr>
    </w:div>
    <w:div w:id="1338114330">
      <w:bodyDiv w:val="1"/>
      <w:marLeft w:val="0"/>
      <w:marRight w:val="0"/>
      <w:marTop w:val="0"/>
      <w:marBottom w:val="0"/>
      <w:divBdr>
        <w:top w:val="none" w:sz="0" w:space="0" w:color="auto"/>
        <w:left w:val="none" w:sz="0" w:space="0" w:color="auto"/>
        <w:bottom w:val="none" w:sz="0" w:space="0" w:color="auto"/>
        <w:right w:val="none" w:sz="0" w:space="0" w:color="auto"/>
      </w:divBdr>
    </w:div>
    <w:div w:id="1351641733">
      <w:bodyDiv w:val="1"/>
      <w:marLeft w:val="0"/>
      <w:marRight w:val="0"/>
      <w:marTop w:val="0"/>
      <w:marBottom w:val="0"/>
      <w:divBdr>
        <w:top w:val="none" w:sz="0" w:space="0" w:color="auto"/>
        <w:left w:val="none" w:sz="0" w:space="0" w:color="auto"/>
        <w:bottom w:val="none" w:sz="0" w:space="0" w:color="auto"/>
        <w:right w:val="none" w:sz="0" w:space="0" w:color="auto"/>
      </w:divBdr>
    </w:div>
    <w:div w:id="1397629496">
      <w:bodyDiv w:val="1"/>
      <w:marLeft w:val="0"/>
      <w:marRight w:val="0"/>
      <w:marTop w:val="0"/>
      <w:marBottom w:val="0"/>
      <w:divBdr>
        <w:top w:val="none" w:sz="0" w:space="0" w:color="auto"/>
        <w:left w:val="none" w:sz="0" w:space="0" w:color="auto"/>
        <w:bottom w:val="none" w:sz="0" w:space="0" w:color="auto"/>
        <w:right w:val="none" w:sz="0" w:space="0" w:color="auto"/>
      </w:divBdr>
    </w:div>
    <w:div w:id="1398210954">
      <w:bodyDiv w:val="1"/>
      <w:marLeft w:val="0"/>
      <w:marRight w:val="0"/>
      <w:marTop w:val="0"/>
      <w:marBottom w:val="0"/>
      <w:divBdr>
        <w:top w:val="none" w:sz="0" w:space="0" w:color="auto"/>
        <w:left w:val="none" w:sz="0" w:space="0" w:color="auto"/>
        <w:bottom w:val="none" w:sz="0" w:space="0" w:color="auto"/>
        <w:right w:val="none" w:sz="0" w:space="0" w:color="auto"/>
      </w:divBdr>
    </w:div>
    <w:div w:id="1407613179">
      <w:bodyDiv w:val="1"/>
      <w:marLeft w:val="0"/>
      <w:marRight w:val="0"/>
      <w:marTop w:val="0"/>
      <w:marBottom w:val="0"/>
      <w:divBdr>
        <w:top w:val="none" w:sz="0" w:space="0" w:color="auto"/>
        <w:left w:val="none" w:sz="0" w:space="0" w:color="auto"/>
        <w:bottom w:val="none" w:sz="0" w:space="0" w:color="auto"/>
        <w:right w:val="none" w:sz="0" w:space="0" w:color="auto"/>
      </w:divBdr>
    </w:div>
    <w:div w:id="1688291019">
      <w:bodyDiv w:val="1"/>
      <w:marLeft w:val="0"/>
      <w:marRight w:val="0"/>
      <w:marTop w:val="0"/>
      <w:marBottom w:val="0"/>
      <w:divBdr>
        <w:top w:val="none" w:sz="0" w:space="0" w:color="auto"/>
        <w:left w:val="none" w:sz="0" w:space="0" w:color="auto"/>
        <w:bottom w:val="none" w:sz="0" w:space="0" w:color="auto"/>
        <w:right w:val="none" w:sz="0" w:space="0" w:color="auto"/>
      </w:divBdr>
    </w:div>
    <w:div w:id="1777019855">
      <w:bodyDiv w:val="1"/>
      <w:marLeft w:val="0"/>
      <w:marRight w:val="0"/>
      <w:marTop w:val="0"/>
      <w:marBottom w:val="0"/>
      <w:divBdr>
        <w:top w:val="none" w:sz="0" w:space="0" w:color="auto"/>
        <w:left w:val="none" w:sz="0" w:space="0" w:color="auto"/>
        <w:bottom w:val="none" w:sz="0" w:space="0" w:color="auto"/>
        <w:right w:val="none" w:sz="0" w:space="0" w:color="auto"/>
      </w:divBdr>
    </w:div>
    <w:div w:id="1862814630">
      <w:bodyDiv w:val="1"/>
      <w:marLeft w:val="0"/>
      <w:marRight w:val="0"/>
      <w:marTop w:val="0"/>
      <w:marBottom w:val="0"/>
      <w:divBdr>
        <w:top w:val="none" w:sz="0" w:space="0" w:color="auto"/>
        <w:left w:val="none" w:sz="0" w:space="0" w:color="auto"/>
        <w:bottom w:val="none" w:sz="0" w:space="0" w:color="auto"/>
        <w:right w:val="none" w:sz="0" w:space="0" w:color="auto"/>
      </w:divBdr>
    </w:div>
    <w:div w:id="1963994106">
      <w:bodyDiv w:val="1"/>
      <w:marLeft w:val="0"/>
      <w:marRight w:val="0"/>
      <w:marTop w:val="0"/>
      <w:marBottom w:val="0"/>
      <w:divBdr>
        <w:top w:val="none" w:sz="0" w:space="0" w:color="auto"/>
        <w:left w:val="none" w:sz="0" w:space="0" w:color="auto"/>
        <w:bottom w:val="none" w:sz="0" w:space="0" w:color="auto"/>
        <w:right w:val="none" w:sz="0" w:space="0" w:color="auto"/>
      </w:divBdr>
    </w:div>
    <w:div w:id="2096591725">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 w:id="213420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hyperlink" Target="https://en.wikipedia.org/wiki/Object-oriented_design" TargetMode="External"/><Relationship Id="rId21" Type="http://schemas.openxmlformats.org/officeDocument/2006/relationships/image" Target="media/image14.jpeg"/><Relationship Id="rId34" Type="http://schemas.openxmlformats.org/officeDocument/2006/relationships/hyperlink" Target="https://en.wikipedia.org/wiki/Maze_generation_algorithm" TargetMode="External"/><Relationship Id="rId42" Type="http://schemas.openxmlformats.org/officeDocument/2006/relationships/hyperlink" Target="https://docs.unity3d.com/ScriptReference/Collider.OnCollisionEnter.html"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yperlink" Target="https://ephtracy.github.io/index.html?page=mv_main#" TargetMode="External"/><Relationship Id="rId37" Type="http://schemas.openxmlformats.org/officeDocument/2006/relationships/hyperlink" Target="https://www.blender.org/" TargetMode="External"/><Relationship Id="rId40" Type="http://schemas.openxmlformats.org/officeDocument/2006/relationships/hyperlink" Target="https://docs.unity3d.com/2018.1/Documentation/ScriptReference/Vector3.html" TargetMode="External"/><Relationship Id="rId45" Type="http://schemas.openxmlformats.org/officeDocument/2006/relationships/hyperlink" Target="http://www.fraps.com/"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weblog.jamisbuck.org/2011/1/10/maze-generation-prim-s-algorithm"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cs.unity3d.com/ScriptReference/Physics.Raycast.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weblog.jamisbuck.org/2010/12/27/maze-generation-recursive-backtracking" TargetMode="External"/><Relationship Id="rId43" Type="http://schemas.openxmlformats.org/officeDocument/2006/relationships/hyperlink" Target="https://docs.unity3d.com/Manual/CollidersOverview.html" TargetMode="External"/><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hyperlink" Target="https://en.wikipedia.org/wiki/Pac-Man" TargetMode="External"/><Relationship Id="rId38" Type="http://schemas.openxmlformats.org/officeDocument/2006/relationships/hyperlink" Target="https://www.jamendo.com/start" TargetMode="External"/><Relationship Id="rId46" Type="http://schemas.openxmlformats.org/officeDocument/2006/relationships/hyperlink" Target="https://docs.unity3d.com/Manual/Coroutines.html" TargetMode="External"/><Relationship Id="rId20" Type="http://schemas.openxmlformats.org/officeDocument/2006/relationships/image" Target="media/image13.jpeg"/><Relationship Id="rId41" Type="http://schemas.openxmlformats.org/officeDocument/2006/relationships/hyperlink" Target="https://docs.unity3d.com/2018.1/Documentation/ScriptReference/MonoBehaviour.FixedUpdate.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84130AC-EBC7-43AE-9BB6-870FC7550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4</TotalTime>
  <Pages>34</Pages>
  <Words>12374</Words>
  <Characters>70536</Characters>
  <Application>Microsoft Office Word</Application>
  <DocSecurity>0</DocSecurity>
  <Lines>587</Lines>
  <Paragraphs>165</Paragraphs>
  <ScaleCrop>false</ScaleCrop>
  <Company>1</Company>
  <LinksUpToDate>false</LinksUpToDate>
  <CharactersWithSpaces>82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994</cp:revision>
  <dcterms:created xsi:type="dcterms:W3CDTF">2018-11-05T01:10:00Z</dcterms:created>
  <dcterms:modified xsi:type="dcterms:W3CDTF">2019-05-07T22:30:00Z</dcterms:modified>
</cp:coreProperties>
</file>